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F2A8DB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C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D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E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DF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E0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43F2A8E1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</w:rPr>
      </w:pPr>
    </w:p>
    <w:p w14:paraId="38F7339F" w14:textId="24A89B0B" w:rsidR="003A7C46" w:rsidRDefault="00330A0E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EE5</w:t>
      </w:r>
      <w:r w:rsidR="005904CF">
        <w:rPr>
          <w:b/>
          <w:bCs/>
          <w:sz w:val="44"/>
          <w:szCs w:val="44"/>
        </w:rPr>
        <w:t>96</w:t>
      </w:r>
      <w:r>
        <w:rPr>
          <w:b/>
          <w:bCs/>
          <w:sz w:val="44"/>
          <w:szCs w:val="44"/>
        </w:rPr>
        <w:t xml:space="preserve"> </w:t>
      </w:r>
      <w:r w:rsidR="005904CF">
        <w:rPr>
          <w:b/>
          <w:bCs/>
          <w:sz w:val="44"/>
          <w:szCs w:val="44"/>
        </w:rPr>
        <w:t>Autumn</w:t>
      </w:r>
    </w:p>
    <w:p w14:paraId="43F2A8E2" w14:textId="7B3FCBD5" w:rsidR="00011574" w:rsidRPr="00403293" w:rsidRDefault="005904CF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44"/>
          <w:szCs w:val="44"/>
        </w:rPr>
      </w:pPr>
      <w:r>
        <w:rPr>
          <w:b/>
          <w:bCs/>
          <w:sz w:val="44"/>
          <w:szCs w:val="44"/>
        </w:rPr>
        <w:t>Project Proposal</w:t>
      </w:r>
    </w:p>
    <w:p w14:paraId="43F2A8E3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4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5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7" w14:textId="7B1CE378" w:rsidR="00736C03" w:rsidRDefault="005904CF" w:rsidP="00733D0B">
      <w:pPr>
        <w:pStyle w:val="Title"/>
      </w:pPr>
      <w:r>
        <w:t>Font Recognition Through Deep Learning</w:t>
      </w:r>
    </w:p>
    <w:p w14:paraId="43F2A8E8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9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A" w14:textId="77777777" w:rsidR="00011574" w:rsidRDefault="00011574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43F2A8EB" w14:textId="5A3E2015" w:rsidR="00011574" w:rsidRDefault="00043194" w:rsidP="00733D0B">
      <w:pPr>
        <w:pStyle w:val="Authors"/>
      </w:pPr>
      <w:r>
        <w:t>Diman Todorov</w:t>
      </w:r>
    </w:p>
    <w:p w14:paraId="43F2A8EC" w14:textId="77777777" w:rsidR="00FC2625" w:rsidRDefault="00FC2625">
      <w:pPr>
        <w:tabs>
          <w:tab w:val="left" w:pos="360"/>
          <w:tab w:val="left" w:pos="1260"/>
        </w:tabs>
        <w:spacing w:line="360" w:lineRule="auto"/>
        <w:jc w:val="center"/>
        <w:rPr>
          <w:b/>
          <w:bCs/>
          <w:sz w:val="32"/>
          <w:szCs w:val="32"/>
        </w:rPr>
      </w:pPr>
    </w:p>
    <w:p w14:paraId="5D9DDC02" w14:textId="1120C3B7" w:rsidR="009A7F7A" w:rsidRDefault="0000521C" w:rsidP="009A7F7A">
      <w:pPr>
        <w:pStyle w:val="Authors"/>
      </w:pPr>
      <w:r>
        <w:t>November</w:t>
      </w:r>
      <w:r w:rsidR="00673D3C">
        <w:t xml:space="preserve"> </w:t>
      </w:r>
      <w:r>
        <w:t>29</w:t>
      </w:r>
      <w:r w:rsidR="00673D3C">
        <w:t>, 20</w:t>
      </w:r>
      <w:r w:rsidR="005D390A">
        <w:t>20</w:t>
      </w:r>
      <w:r w:rsidR="00011574">
        <w:br w:type="page"/>
      </w:r>
      <w:bookmarkStart w:id="0" w:name="_Toc123214555"/>
      <w:bookmarkStart w:id="1" w:name="_Toc129070881"/>
    </w:p>
    <w:p w14:paraId="13AE76A1" w14:textId="7C55F79D" w:rsidR="00537AAC" w:rsidRDefault="00152C66" w:rsidP="009A7F7A">
      <w:pPr>
        <w:pStyle w:val="Heading1"/>
      </w:pPr>
      <w:r>
        <w:lastRenderedPageBreak/>
        <w:t>Goal</w:t>
      </w:r>
    </w:p>
    <w:p w14:paraId="09093F2B" w14:textId="338FE637" w:rsidR="003241B8" w:rsidRDefault="00002605" w:rsidP="003241B8">
      <w:r>
        <w:t xml:space="preserve">The idea for this project </w:t>
      </w:r>
      <w:r w:rsidR="00D42611">
        <w:t xml:space="preserve">is inspired by a </w:t>
      </w:r>
      <w:hyperlink r:id="rId8" w:history="1">
        <w:r w:rsidR="00D42611" w:rsidRPr="00B726F9">
          <w:rPr>
            <w:rStyle w:val="Hyperlink"/>
          </w:rPr>
          <w:t>list</w:t>
        </w:r>
      </w:hyperlink>
      <w:r w:rsidR="00D42611">
        <w:t xml:space="preserve"> of project ideas for computer vision student project</w:t>
      </w:r>
      <w:r w:rsidR="005B7F84">
        <w:t>s</w:t>
      </w:r>
      <w:r w:rsidR="00D42611">
        <w:t xml:space="preserve"> published by Bristol University.</w:t>
      </w:r>
      <w:r w:rsidR="00B726F9">
        <w:t xml:space="preserve"> The problem statement of this project is:</w:t>
      </w:r>
    </w:p>
    <w:p w14:paraId="7250C096" w14:textId="77777777" w:rsidR="0089213F" w:rsidRDefault="0089213F" w:rsidP="003241B8"/>
    <w:p w14:paraId="6348A372" w14:textId="1EF933BB" w:rsidR="00B726F9" w:rsidRPr="006C6E2A" w:rsidRDefault="001F15C5" w:rsidP="001F15C5">
      <w:pPr>
        <w:rPr>
          <w:i/>
          <w:iCs/>
        </w:rPr>
      </w:pPr>
      <w:r w:rsidRPr="006C6E2A">
        <w:rPr>
          <w:i/>
          <w:iCs/>
        </w:rPr>
        <w:t xml:space="preserve">Given an image of rendered text, </w:t>
      </w:r>
      <w:r w:rsidR="0089213F" w:rsidRPr="006C6E2A">
        <w:rPr>
          <w:i/>
          <w:iCs/>
        </w:rPr>
        <w:t xml:space="preserve">classify the font used in the image. </w:t>
      </w:r>
    </w:p>
    <w:p w14:paraId="59423C83" w14:textId="5D18548A" w:rsidR="0089213F" w:rsidRDefault="0089213F" w:rsidP="001F15C5"/>
    <w:p w14:paraId="1073E9E8" w14:textId="5280254E" w:rsidR="00964FC6" w:rsidRDefault="00C91F83" w:rsidP="00964FC6">
      <w:r>
        <w:t xml:space="preserve">The images will contain </w:t>
      </w:r>
      <w:r w:rsidR="00233683">
        <w:t xml:space="preserve">randomly </w:t>
      </w:r>
      <w:r w:rsidR="00222A50">
        <w:t>sampled</w:t>
      </w:r>
      <w:r w:rsidR="00233683">
        <w:t xml:space="preserve"> </w:t>
      </w:r>
      <w:r>
        <w:t>text excerpts from some large text corpus</w:t>
      </w:r>
      <w:r w:rsidR="00233683">
        <w:t>.</w:t>
      </w:r>
      <w:r w:rsidR="00DA61C1">
        <w:t xml:space="preserve"> Fonts come in font families comprised of sometimes dozens of</w:t>
      </w:r>
      <w:r w:rsidR="006451DA">
        <w:t xml:space="preserve"> members. For example, Helvetica has around 50 different versions for sale on myfonts.com.</w:t>
      </w:r>
      <w:r w:rsidR="006118FB">
        <w:t xml:space="preserve"> Initially a network will be trained to tell apart 2 font types </w:t>
      </w:r>
      <w:r w:rsidR="00D13AF7">
        <w:t>coming from 2 separate families with distinct features.</w:t>
      </w:r>
      <w:r w:rsidR="00964FC6">
        <w:t xml:space="preserve"> Depending on success the project will be gradually extended to:</w:t>
      </w:r>
    </w:p>
    <w:p w14:paraId="422A2B7C" w14:textId="77777777" w:rsidR="00D92E03" w:rsidRDefault="00D92E03" w:rsidP="00964FC6"/>
    <w:p w14:paraId="4BD86F74" w14:textId="0CC624A5" w:rsidR="003C4764" w:rsidRDefault="003C4764" w:rsidP="00CF3526">
      <w:pPr>
        <w:pStyle w:val="ListParagraph"/>
        <w:numPr>
          <w:ilvl w:val="0"/>
          <w:numId w:val="2"/>
        </w:numPr>
      </w:pPr>
      <w:r>
        <w:t>Classify more than 2 fonts from separate families with distinct features</w:t>
      </w:r>
    </w:p>
    <w:p w14:paraId="6415FED5" w14:textId="2B8D051C" w:rsidR="00964FC6" w:rsidRDefault="003C4764" w:rsidP="00CF3526">
      <w:pPr>
        <w:pStyle w:val="ListParagraph"/>
        <w:numPr>
          <w:ilvl w:val="0"/>
          <w:numId w:val="2"/>
        </w:numPr>
      </w:pPr>
      <w:r>
        <w:t>Classify 2 fonts from separate families with similar features (</w:t>
      </w:r>
      <w:proofErr w:type="gramStart"/>
      <w:r>
        <w:t>e.g.</w:t>
      </w:r>
      <w:proofErr w:type="gramEnd"/>
      <w:r>
        <w:t xml:space="preserve"> Arial and </w:t>
      </w:r>
      <w:r w:rsidR="00A10FFC">
        <w:t>Arial Black</w:t>
      </w:r>
      <w:r>
        <w:t>)</w:t>
      </w:r>
    </w:p>
    <w:p w14:paraId="2F66BFBF" w14:textId="349E0F12" w:rsidR="00875D79" w:rsidRDefault="00875D79" w:rsidP="00CF3526">
      <w:pPr>
        <w:pStyle w:val="ListParagraph"/>
        <w:numPr>
          <w:ilvl w:val="0"/>
          <w:numId w:val="2"/>
        </w:numPr>
      </w:pPr>
      <w:r>
        <w:t>Increase number of classes (up to 10)</w:t>
      </w:r>
    </w:p>
    <w:p w14:paraId="70AF6F01" w14:textId="73505546" w:rsidR="00CF3526" w:rsidRDefault="00CF3526" w:rsidP="00CF3526">
      <w:pPr>
        <w:pStyle w:val="ListParagraph"/>
        <w:numPr>
          <w:ilvl w:val="0"/>
          <w:numId w:val="2"/>
        </w:numPr>
      </w:pPr>
      <w:r>
        <w:t>Decrease differences between classes</w:t>
      </w:r>
    </w:p>
    <w:p w14:paraId="6BE4556A" w14:textId="779C6099" w:rsidR="00E87625" w:rsidRDefault="00E87625" w:rsidP="00E87625">
      <w:pPr>
        <w:ind w:firstLine="0"/>
      </w:pPr>
    </w:p>
    <w:p w14:paraId="13D18578" w14:textId="77777777" w:rsidR="00472F61" w:rsidRDefault="00472F61" w:rsidP="002651ED">
      <w:r>
        <w:t>The text which will be considered is scoped to:</w:t>
      </w:r>
    </w:p>
    <w:p w14:paraId="2E4B8E8B" w14:textId="77777777" w:rsidR="00472F61" w:rsidRDefault="00472F61" w:rsidP="00472F61">
      <w:pPr>
        <w:pStyle w:val="ListParagraph"/>
        <w:numPr>
          <w:ilvl w:val="0"/>
          <w:numId w:val="2"/>
        </w:numPr>
      </w:pPr>
      <w:r>
        <w:t>English language</w:t>
      </w:r>
    </w:p>
    <w:p w14:paraId="0924767D" w14:textId="3455CCCF" w:rsidR="00472F61" w:rsidRDefault="00472F61" w:rsidP="00472F61">
      <w:pPr>
        <w:pStyle w:val="ListParagraph"/>
        <w:numPr>
          <w:ilvl w:val="0"/>
          <w:numId w:val="2"/>
        </w:numPr>
      </w:pPr>
      <w:r>
        <w:t>English alphabet (lower- and upper-case)</w:t>
      </w:r>
    </w:p>
    <w:p w14:paraId="5A9F0261" w14:textId="0E0ADC00" w:rsidR="00472F61" w:rsidRDefault="0039267D" w:rsidP="00472F61">
      <w:pPr>
        <w:pStyle w:val="ListParagraph"/>
        <w:numPr>
          <w:ilvl w:val="0"/>
          <w:numId w:val="2"/>
        </w:numPr>
      </w:pPr>
      <w:r>
        <w:t>n</w:t>
      </w:r>
      <w:r w:rsidR="00472F61">
        <w:t>umbers 0-9</w:t>
      </w:r>
    </w:p>
    <w:p w14:paraId="6B0E0F42" w14:textId="3A254F29" w:rsidR="00FF540E" w:rsidRDefault="008455B0" w:rsidP="00472F61">
      <w:pPr>
        <w:pStyle w:val="ListParagraph"/>
        <w:numPr>
          <w:ilvl w:val="0"/>
          <w:numId w:val="2"/>
        </w:numPr>
      </w:pPr>
      <w:r>
        <w:t>i</w:t>
      </w:r>
      <w:r w:rsidR="0039267D">
        <w:t>nclude c</w:t>
      </w:r>
      <w:r w:rsidR="00FF540E">
        <w:t>ommon punctuation</w:t>
      </w:r>
      <w:r w:rsidR="00DB6C33">
        <w:t xml:space="preserve"> characters</w:t>
      </w:r>
    </w:p>
    <w:p w14:paraId="7989B9B3" w14:textId="17466879" w:rsidR="00F41D48" w:rsidRDefault="00F41D48" w:rsidP="00F41D48">
      <w:pPr>
        <w:pStyle w:val="ListParagraph"/>
        <w:numPr>
          <w:ilvl w:val="0"/>
          <w:numId w:val="2"/>
        </w:numPr>
      </w:pPr>
      <w:r>
        <w:t>written in black on a white background.</w:t>
      </w:r>
    </w:p>
    <w:p w14:paraId="7F8D1D5D" w14:textId="209A77D0" w:rsidR="00F41D48" w:rsidRDefault="00F41D48" w:rsidP="002612AC">
      <w:pPr>
        <w:pStyle w:val="ListParagraph"/>
        <w:numPr>
          <w:ilvl w:val="0"/>
          <w:numId w:val="2"/>
        </w:numPr>
      </w:pPr>
      <w:r>
        <w:t>written overall, but not exactly, horizontally.</w:t>
      </w:r>
    </w:p>
    <w:p w14:paraId="0AADD51D" w14:textId="0EF24DEC" w:rsidR="00F41D48" w:rsidRDefault="00A505E7" w:rsidP="00F41D48">
      <w:pPr>
        <w:pStyle w:val="ListParagraph"/>
        <w:numPr>
          <w:ilvl w:val="0"/>
          <w:numId w:val="2"/>
        </w:numPr>
      </w:pPr>
      <w:r>
        <w:t>t</w:t>
      </w:r>
      <w:r w:rsidR="00F41D48">
        <w:t xml:space="preserve">he entire text in the studied image </w:t>
      </w:r>
      <w:r w:rsidR="008455B0">
        <w:t xml:space="preserve">is </w:t>
      </w:r>
      <w:r>
        <w:t>rendered in a single font</w:t>
      </w:r>
    </w:p>
    <w:p w14:paraId="1C9DABA4" w14:textId="77777777" w:rsidR="00945ABB" w:rsidRDefault="00945ABB" w:rsidP="00945ABB"/>
    <w:p w14:paraId="37D3A157" w14:textId="537D6FFE" w:rsidR="002651ED" w:rsidRDefault="002651ED" w:rsidP="00945ABB">
      <w:r>
        <w:t xml:space="preserve">Glyphs (characters representing more than one letter) will be included in the </w:t>
      </w:r>
      <w:r w:rsidR="007859EC">
        <w:t>experiment</w:t>
      </w:r>
      <w:r>
        <w:t>.</w:t>
      </w:r>
    </w:p>
    <w:p w14:paraId="0E3E479B" w14:textId="064DC11B" w:rsidR="00AD4FD6" w:rsidRDefault="00AD4FD6" w:rsidP="00945ABB"/>
    <w:p w14:paraId="6FF5DA55" w14:textId="3925D988" w:rsidR="00AD4FD6" w:rsidRDefault="00DE3CDD" w:rsidP="00945ABB">
      <w:r>
        <w:t>Fonts for the experiment are drawn from the Microsoft Typography. Incrementally the following fonts will be included:</w:t>
      </w:r>
    </w:p>
    <w:p w14:paraId="7C170155" w14:textId="77777777" w:rsidR="00643240" w:rsidRDefault="00643240" w:rsidP="00945ABB"/>
    <w:p w14:paraId="7CA2A10A" w14:textId="13971067" w:rsidR="00AD4FD6" w:rsidRPr="00D74CCF" w:rsidRDefault="00DE3CDD" w:rsidP="00AD4FD6">
      <w:pPr>
        <w:pStyle w:val="ListParagraph"/>
        <w:numPr>
          <w:ilvl w:val="0"/>
          <w:numId w:val="2"/>
        </w:numPr>
        <w:rPr>
          <w:rFonts w:ascii="Arial" w:hAnsi="Arial" w:cs="Arial"/>
        </w:rPr>
      </w:pPr>
      <w:r w:rsidRPr="00D74CCF">
        <w:rPr>
          <w:rFonts w:ascii="Arial" w:hAnsi="Arial" w:cs="Arial"/>
        </w:rPr>
        <w:t>Arial</w:t>
      </w:r>
    </w:p>
    <w:p w14:paraId="0DD78195" w14:textId="488AEBAE" w:rsidR="00D20419" w:rsidRDefault="00D20419" w:rsidP="00AD4FD6">
      <w:pPr>
        <w:pStyle w:val="ListParagraph"/>
        <w:numPr>
          <w:ilvl w:val="0"/>
          <w:numId w:val="2"/>
        </w:numPr>
      </w:pPr>
      <w:r>
        <w:t>Times New Roman</w:t>
      </w:r>
    </w:p>
    <w:p w14:paraId="1480435C" w14:textId="758A5D22" w:rsidR="00D20419" w:rsidRPr="00D74CCF" w:rsidRDefault="00D20419" w:rsidP="00AD4FD6">
      <w:pPr>
        <w:pStyle w:val="ListParagraph"/>
        <w:numPr>
          <w:ilvl w:val="0"/>
          <w:numId w:val="2"/>
        </w:numPr>
        <w:rPr>
          <w:rFonts w:ascii="Courier New" w:hAnsi="Courier New" w:cs="Courier New"/>
        </w:rPr>
      </w:pPr>
      <w:r w:rsidRPr="00D74CCF">
        <w:rPr>
          <w:rFonts w:ascii="Courier New" w:hAnsi="Courier New" w:cs="Courier New"/>
        </w:rPr>
        <w:t>Courier New</w:t>
      </w:r>
    </w:p>
    <w:p w14:paraId="5823D364" w14:textId="157AF334" w:rsidR="00D20419" w:rsidRPr="00D74CCF" w:rsidRDefault="00D20419" w:rsidP="00AD4FD6">
      <w:pPr>
        <w:pStyle w:val="ListParagraph"/>
        <w:numPr>
          <w:ilvl w:val="0"/>
          <w:numId w:val="2"/>
        </w:numPr>
        <w:rPr>
          <w:rFonts w:asciiTheme="minorHAnsi" w:hAnsiTheme="minorHAnsi" w:cstheme="minorHAnsi"/>
        </w:rPr>
      </w:pPr>
      <w:r w:rsidRPr="00D74CCF">
        <w:rPr>
          <w:rFonts w:asciiTheme="minorHAnsi" w:hAnsiTheme="minorHAnsi" w:cstheme="minorHAnsi"/>
        </w:rPr>
        <w:t>Calibri</w:t>
      </w:r>
    </w:p>
    <w:p w14:paraId="28D0C059" w14:textId="0BE80CB8" w:rsidR="00025133" w:rsidRPr="006C666D" w:rsidRDefault="00025133" w:rsidP="00AD4FD6">
      <w:pPr>
        <w:pStyle w:val="ListParagraph"/>
        <w:numPr>
          <w:ilvl w:val="0"/>
          <w:numId w:val="2"/>
        </w:numPr>
        <w:rPr>
          <w:rFonts w:ascii="Candara" w:hAnsi="Candara"/>
        </w:rPr>
      </w:pPr>
      <w:r w:rsidRPr="006C666D">
        <w:rPr>
          <w:rFonts w:ascii="Candara" w:hAnsi="Candara"/>
        </w:rPr>
        <w:t>Candara</w:t>
      </w:r>
    </w:p>
    <w:p w14:paraId="603C9774" w14:textId="6697C261" w:rsidR="00025133" w:rsidRPr="006C666D" w:rsidRDefault="006C666D" w:rsidP="00AD4FD6">
      <w:pPr>
        <w:pStyle w:val="ListParagraph"/>
        <w:numPr>
          <w:ilvl w:val="0"/>
          <w:numId w:val="2"/>
        </w:numPr>
        <w:rPr>
          <w:rFonts w:ascii="Georgia" w:hAnsi="Georgia"/>
        </w:rPr>
      </w:pPr>
      <w:r w:rsidRPr="006C666D">
        <w:rPr>
          <w:rFonts w:ascii="Georgia" w:hAnsi="Georgia"/>
        </w:rPr>
        <w:t>Georgia</w:t>
      </w:r>
    </w:p>
    <w:p w14:paraId="34D121F3" w14:textId="13C98108" w:rsidR="00025133" w:rsidRPr="001E7644" w:rsidRDefault="001E7644" w:rsidP="00AD4FD6">
      <w:pPr>
        <w:pStyle w:val="ListParagraph"/>
        <w:numPr>
          <w:ilvl w:val="0"/>
          <w:numId w:val="2"/>
        </w:numPr>
        <w:rPr>
          <w:rFonts w:ascii="Corbel" w:hAnsi="Corbel"/>
        </w:rPr>
      </w:pPr>
      <w:r>
        <w:rPr>
          <w:rFonts w:ascii="Corbel" w:hAnsi="Corbel"/>
        </w:rPr>
        <w:t>Corbel</w:t>
      </w:r>
    </w:p>
    <w:p w14:paraId="3ECCEBD7" w14:textId="417D344D" w:rsidR="00025133" w:rsidRPr="001E7644" w:rsidRDefault="001E7644" w:rsidP="00AD4FD6">
      <w:pPr>
        <w:pStyle w:val="ListParagraph"/>
        <w:numPr>
          <w:ilvl w:val="0"/>
          <w:numId w:val="2"/>
        </w:numPr>
        <w:rPr>
          <w:rFonts w:ascii="Helvetica" w:hAnsi="Helvetica"/>
        </w:rPr>
      </w:pPr>
      <w:r w:rsidRPr="001E7644">
        <w:rPr>
          <w:rFonts w:ascii="Helvetica" w:hAnsi="Helvetica"/>
        </w:rPr>
        <w:t>Helvetica</w:t>
      </w:r>
    </w:p>
    <w:p w14:paraId="6269069B" w14:textId="551B06A8" w:rsidR="001E7644" w:rsidRPr="001E7644" w:rsidRDefault="001E7644" w:rsidP="001E7644">
      <w:pPr>
        <w:pStyle w:val="ListParagraph"/>
        <w:numPr>
          <w:ilvl w:val="0"/>
          <w:numId w:val="2"/>
        </w:numPr>
        <w:rPr>
          <w:rFonts w:ascii="Comic Sans MS" w:hAnsi="Comic Sans MS"/>
        </w:rPr>
      </w:pPr>
      <w:r w:rsidRPr="00D74CCF">
        <w:rPr>
          <w:rFonts w:ascii="Comic Sans MS" w:hAnsi="Comic Sans MS"/>
        </w:rPr>
        <w:t>Comic Sans MS</w:t>
      </w:r>
    </w:p>
    <w:p w14:paraId="13BCCAE8" w14:textId="1E3E1D26" w:rsidR="003A39BE" w:rsidRPr="001E7644" w:rsidRDefault="001E7644" w:rsidP="008D3858">
      <w:pPr>
        <w:pStyle w:val="ListParagraph"/>
        <w:numPr>
          <w:ilvl w:val="0"/>
          <w:numId w:val="2"/>
        </w:numPr>
        <w:rPr>
          <w:rFonts w:ascii="Garamond" w:hAnsi="Garamond"/>
        </w:rPr>
      </w:pPr>
      <w:r w:rsidRPr="001E7644">
        <w:rPr>
          <w:rFonts w:ascii="Garamond" w:hAnsi="Garamond"/>
        </w:rPr>
        <w:t>Garamond</w:t>
      </w:r>
    </w:p>
    <w:p w14:paraId="52ED9E9E" w14:textId="55B05984" w:rsidR="00AB18D3" w:rsidRDefault="00AB18D3" w:rsidP="00AB18D3">
      <w:pPr>
        <w:pStyle w:val="ListParagraph"/>
        <w:ind w:left="792" w:firstLine="0"/>
      </w:pPr>
    </w:p>
    <w:p w14:paraId="69670A0C" w14:textId="7124C72A" w:rsidR="00AB18D3" w:rsidRPr="003241B8" w:rsidRDefault="00AB18D3" w:rsidP="00AB18D3">
      <w:r>
        <w:t>Only the regular font weight will be considered. For example</w:t>
      </w:r>
      <w:r w:rsidR="006209D0">
        <w:t>,</w:t>
      </w:r>
      <w:r>
        <w:t xml:space="preserve"> in the Microsoft Typography Arial is comprised of </w:t>
      </w:r>
      <w:r w:rsidR="007F24C5">
        <w:t xml:space="preserve">4 fonts: </w:t>
      </w:r>
      <w:r>
        <w:t xml:space="preserve">Arial, Arial Italic, Arial Bold </w:t>
      </w:r>
      <w:r w:rsidR="007F24C5">
        <w:t>and Arial Bold Italic. In this example only Arial will be included.</w:t>
      </w:r>
      <w:r w:rsidR="006209D0">
        <w:t xml:space="preserve"> </w:t>
      </w:r>
      <w:r w:rsidR="00EE3536">
        <w:t>Note that Arial Black is a separate font family.</w:t>
      </w:r>
    </w:p>
    <w:p w14:paraId="142EFEE7" w14:textId="56F8FCFD" w:rsidR="00537AAC" w:rsidRDefault="00152C66" w:rsidP="00537AAC">
      <w:pPr>
        <w:pStyle w:val="Heading1"/>
      </w:pPr>
      <w:r>
        <w:lastRenderedPageBreak/>
        <w:t>Method</w:t>
      </w:r>
    </w:p>
    <w:p w14:paraId="5D6B2246" w14:textId="5006C2A5" w:rsidR="009D09C8" w:rsidRDefault="009E50CD" w:rsidP="009D09C8">
      <w:r>
        <w:t xml:space="preserve">A brief review of papers in this area </w:t>
      </w:r>
      <w:r w:rsidR="0082770E">
        <w:t xml:space="preserve">suggests that this problem is typically considered in the context of optical character recognition (OCR). </w:t>
      </w:r>
      <w:r w:rsidR="003A07C0">
        <w:t>In this project the emphasis is on font rather than character recognition.</w:t>
      </w:r>
      <w:r w:rsidR="00166D5A">
        <w:t xml:space="preserve"> Although inspiration can be drawn from related literature </w:t>
      </w:r>
      <w:r w:rsidR="00264AE3">
        <w:fldChar w:fldCharType="begin"/>
      </w:r>
      <w:r w:rsidR="00264AE3">
        <w:instrText xml:space="preserve"> ADDIN EN.CITE &lt;EndNote&gt;&lt;Cite&gt;&lt;Author&gt;Liu&lt;/Author&gt;&lt;Year&gt;2019&lt;/Year&gt;&lt;RecNum&gt;75&lt;/RecNum&gt;&lt;DisplayText&gt;[1]&lt;/DisplayText&gt;&lt;record&gt;&lt;rec-number&gt;75&lt;/rec-number&gt;&lt;foreign-keys&gt;&lt;key app="EN" db-id="50pzseeaw592v8ez59ux0v55tpvtrdrvrvdx" timestamp="1606688840"&gt;75&lt;/key&gt;&lt;/foreign-keys&gt;&lt;ref-type name="Generic"&gt;13&lt;/ref-type&gt;&lt;contributors&gt;&lt;authors&gt;&lt;author&gt;Liu, Yang&lt;/author&gt;&lt;author&gt;Wang, Zhaowen&lt;/author&gt;&lt;author&gt;Pao, I-Ming&lt;/author&gt;&lt;author&gt;Jin, Hailin&lt;/author&gt;&lt;/authors&gt;&lt;/contributors&gt;&lt;titles&gt;&lt;title&gt;Font recognition by dynamically weighting multiple deep learning neural networks&lt;/title&gt;&lt;/titles&gt;&lt;dates&gt;&lt;year&gt;2019&lt;/year&gt;&lt;/dates&gt;&lt;publisher&gt;Google Patents&lt;/publisher&gt;&lt;urls&gt;&lt;/urls&gt;&lt;/record&gt;&lt;/Cite&gt;&lt;/EndNote&gt;</w:instrText>
      </w:r>
      <w:r w:rsidR="00264AE3">
        <w:fldChar w:fldCharType="separate"/>
      </w:r>
      <w:r w:rsidR="00264AE3">
        <w:rPr>
          <w:noProof/>
        </w:rPr>
        <w:t>[1]</w:t>
      </w:r>
      <w:r w:rsidR="00264AE3">
        <w:fldChar w:fldCharType="end"/>
      </w:r>
      <w:r w:rsidR="0028044D">
        <w:t>, the approach may be significantly different.</w:t>
      </w:r>
    </w:p>
    <w:p w14:paraId="2E662576" w14:textId="2ADBBDAD" w:rsidR="009D09C8" w:rsidRDefault="009D09C8" w:rsidP="009D09C8">
      <w:r>
        <w:t>The project will be conducted in the following phases:</w:t>
      </w:r>
    </w:p>
    <w:p w14:paraId="4B0861C0" w14:textId="68F65E2E" w:rsidR="009D09C8" w:rsidRDefault="009D09C8" w:rsidP="009D09C8">
      <w:pPr>
        <w:pStyle w:val="ListParagraph"/>
        <w:numPr>
          <w:ilvl w:val="0"/>
          <w:numId w:val="2"/>
        </w:numPr>
      </w:pPr>
      <w:r>
        <w:t>Review literature</w:t>
      </w:r>
      <w:r w:rsidR="00822D1C">
        <w:t xml:space="preserve"> (top 5 number of citations, then last 3 years)</w:t>
      </w:r>
    </w:p>
    <w:p w14:paraId="4E87F03D" w14:textId="65B22F6C" w:rsidR="00822D1C" w:rsidRDefault="00822D1C" w:rsidP="009D09C8">
      <w:pPr>
        <w:pStyle w:val="ListParagraph"/>
        <w:numPr>
          <w:ilvl w:val="0"/>
          <w:numId w:val="2"/>
        </w:numPr>
      </w:pPr>
      <w:r>
        <w:t>Generate data</w:t>
      </w:r>
    </w:p>
    <w:p w14:paraId="2409514E" w14:textId="74036A78" w:rsidR="001101F2" w:rsidRDefault="00822D1C" w:rsidP="00010105">
      <w:pPr>
        <w:pStyle w:val="ListParagraph"/>
        <w:numPr>
          <w:ilvl w:val="0"/>
          <w:numId w:val="2"/>
        </w:numPr>
      </w:pPr>
      <w:r>
        <w:t xml:space="preserve">Train </w:t>
      </w:r>
      <w:r w:rsidR="008C16ED">
        <w:t>3 incrementally “smarter” networks</w:t>
      </w:r>
    </w:p>
    <w:p w14:paraId="4E038AD5" w14:textId="456E13B5" w:rsidR="001101F2" w:rsidRDefault="001101F2" w:rsidP="001101F2">
      <w:pPr>
        <w:pStyle w:val="Heading2"/>
      </w:pPr>
      <w:r>
        <w:t>Reviewing Literature</w:t>
      </w:r>
    </w:p>
    <w:p w14:paraId="2AF6DD5F" w14:textId="53CE06FA" w:rsidR="001101F2" w:rsidRDefault="001101F2" w:rsidP="001101F2">
      <w:r>
        <w:t>The literature on the topic seems relatively spar</w:t>
      </w:r>
      <w:r w:rsidR="00204D08">
        <w:t>se</w:t>
      </w:r>
      <w:r>
        <w:t xml:space="preserve"> with the top papers being over 20 years old and having hundreds of citations. </w:t>
      </w:r>
      <w:r w:rsidR="0024622A">
        <w:t>The use of deep learning methods seems to be relatively uncommon in this problem domain.</w:t>
      </w:r>
    </w:p>
    <w:p w14:paraId="7AD63326" w14:textId="0D0C1223" w:rsidR="00E23762" w:rsidRDefault="00F900EB" w:rsidP="001101F2">
      <w:r>
        <w:t xml:space="preserve">Literature on creating models for general image classification will be reviewed </w:t>
      </w:r>
      <w:r w:rsidR="00E9005D">
        <w:fldChar w:fldCharType="begin"/>
      </w:r>
      <w:r w:rsidR="00E9005D">
        <w:instrText xml:space="preserve"> ADDIN EN.CITE &lt;EndNote&gt;&lt;Cite&gt;&lt;Author&gt;Harley&lt;/Author&gt;&lt;Year&gt;2015&lt;/Year&gt;&lt;RecNum&gt;76&lt;/RecNum&gt;&lt;DisplayText&gt;[2]&lt;/DisplayText&gt;&lt;record&gt;&lt;rec-number&gt;76&lt;/rec-number&gt;&lt;foreign-keys&gt;&lt;key app="EN" db-id="50pzseeaw592v8ez59ux0v55tpvtrdrvrvdx" timestamp="1606691978"&gt;76&lt;/key&gt;&lt;/foreign-keys&gt;&lt;ref-type name="Conference Proceedings"&gt;10&lt;/ref-type&gt;&lt;contributors&gt;&lt;authors&gt;&lt;author&gt;Harley, Adam W&lt;/author&gt;&lt;author&gt;Ufkes, Alex&lt;/author&gt;&lt;author&gt;Derpanis, Konstantinos G&lt;/author&gt;&lt;/authors&gt;&lt;/contributors&gt;&lt;titles&gt;&lt;title&gt;Evaluation of deep convolutional nets for document image classification and retrieval&lt;/title&gt;&lt;secondary-title&gt;2015 13th International Conference on Document Analysis and Recognition (ICDAR)&lt;/secondary-title&gt;&lt;/titles&gt;&lt;pages&gt;991-995&lt;/pages&gt;&lt;dates&gt;&lt;year&gt;2015&lt;/year&gt;&lt;/dates&gt;&lt;publisher&gt;IEEE&lt;/publisher&gt;&lt;isbn&gt;1479918059&lt;/isbn&gt;&lt;urls&gt;&lt;/urls&gt;&lt;/record&gt;&lt;/Cite&gt;&lt;/EndNote&gt;</w:instrText>
      </w:r>
      <w:r w:rsidR="00E9005D">
        <w:fldChar w:fldCharType="separate"/>
      </w:r>
      <w:r w:rsidR="00E9005D">
        <w:rPr>
          <w:noProof/>
        </w:rPr>
        <w:t>[2]</w:t>
      </w:r>
      <w:r w:rsidR="00E9005D">
        <w:fldChar w:fldCharType="end"/>
      </w:r>
      <w:r>
        <w:t>.</w:t>
      </w:r>
    </w:p>
    <w:p w14:paraId="7A4C31F1" w14:textId="4005AD28" w:rsidR="003B5B3B" w:rsidRDefault="003B5B3B" w:rsidP="003B5B3B">
      <w:pPr>
        <w:pStyle w:val="Heading2"/>
      </w:pPr>
      <w:r>
        <w:t>Generating Data</w:t>
      </w:r>
    </w:p>
    <w:p w14:paraId="30632D7C" w14:textId="77777777" w:rsidR="00CF2D89" w:rsidRDefault="00BB6895" w:rsidP="00E07E9D">
      <w:r>
        <w:t>Data will be generated</w:t>
      </w:r>
      <w:r w:rsidR="00670525">
        <w:t xml:space="preserve"> in separate batches for each of the 3 networks. This will ensure that</w:t>
      </w:r>
      <w:r w:rsidR="00AA02BE">
        <w:t xml:space="preserve"> I will have a result I can report for each of the 3 networks instead of consuming a large amount of time on generating data </w:t>
      </w:r>
      <w:r w:rsidR="007130EA">
        <w:t xml:space="preserve">that I </w:t>
      </w:r>
      <w:proofErr w:type="gramStart"/>
      <w:r w:rsidR="007130EA">
        <w:t>don’t</w:t>
      </w:r>
      <w:proofErr w:type="gramEnd"/>
      <w:r w:rsidR="007130EA">
        <w:t xml:space="preserve"> end up using</w:t>
      </w:r>
      <w:r w:rsidR="002D2A7B">
        <w:t xml:space="preserve"> because I never got to the most complex network.</w:t>
      </w:r>
    </w:p>
    <w:p w14:paraId="785B7469" w14:textId="221D220F" w:rsidR="0015798E" w:rsidRDefault="00CF2D89" w:rsidP="0015798E">
      <w:pPr>
        <w:pStyle w:val="ListParagraph"/>
        <w:numPr>
          <w:ilvl w:val="0"/>
          <w:numId w:val="2"/>
        </w:numPr>
      </w:pPr>
      <w:r>
        <w:t xml:space="preserve">The data will be generated using a python script with </w:t>
      </w:r>
      <w:hyperlink r:id="rId9" w:history="1">
        <w:proofErr w:type="spellStart"/>
        <w:r w:rsidRPr="00CF2D89">
          <w:rPr>
            <w:rStyle w:val="Hyperlink"/>
          </w:rPr>
          <w:t>StackOverflow</w:t>
        </w:r>
        <w:proofErr w:type="spellEnd"/>
      </w:hyperlink>
      <w:r>
        <w:t xml:space="preserve"> as a starting point on rendering font</w:t>
      </w:r>
      <w:r w:rsidR="004E6F3F">
        <w:t>s</w:t>
      </w:r>
      <w:r>
        <w:t xml:space="preserve"> with python.</w:t>
      </w:r>
      <w:r w:rsidR="001D2CA4">
        <w:t xml:space="preserve"> </w:t>
      </w:r>
    </w:p>
    <w:p w14:paraId="34D09E9A" w14:textId="656DA5C7" w:rsidR="00E07E9D" w:rsidRDefault="001D2CA4" w:rsidP="0015798E">
      <w:pPr>
        <w:pStyle w:val="ListParagraph"/>
        <w:numPr>
          <w:ilvl w:val="0"/>
          <w:numId w:val="2"/>
        </w:numPr>
      </w:pPr>
      <w:r>
        <w:t xml:space="preserve">Once rasterized, </w:t>
      </w:r>
      <w:r w:rsidR="00C00CA3">
        <w:t xml:space="preserve">further regularization will be attempted using different </w:t>
      </w:r>
      <w:proofErr w:type="spellStart"/>
      <w:r w:rsidR="00C00CA3">
        <w:t>cropping</w:t>
      </w:r>
      <w:r w:rsidR="00FE6F55">
        <w:t>s</w:t>
      </w:r>
      <w:proofErr w:type="spellEnd"/>
      <w:r w:rsidR="00C00CA3">
        <w:t xml:space="preserve"> and small rotations of each image.</w:t>
      </w:r>
    </w:p>
    <w:p w14:paraId="6E3B0336" w14:textId="7F02D071" w:rsidR="00733EFC" w:rsidRPr="008C3D39" w:rsidRDefault="009C47F3" w:rsidP="008D4A83">
      <w:pPr>
        <w:pStyle w:val="ListParagraph"/>
        <w:numPr>
          <w:ilvl w:val="0"/>
          <w:numId w:val="2"/>
        </w:numPr>
      </w:pPr>
      <w:r>
        <w:t xml:space="preserve">Images </w:t>
      </w:r>
      <w:r w:rsidR="00E968E9">
        <w:t xml:space="preserve">will be rendered in </w:t>
      </w:r>
      <w:r w:rsidR="00893762">
        <w:t xml:space="preserve">resolutions of up to 1920 x 1080 </w:t>
      </w:r>
      <w:r w:rsidR="009F279B">
        <w:t>greyscale pixels.</w:t>
      </w:r>
    </w:p>
    <w:p w14:paraId="33943D8C" w14:textId="0FCD1353" w:rsidR="002C7C75" w:rsidRDefault="0012795E" w:rsidP="00537AAC">
      <w:pPr>
        <w:pStyle w:val="Heading1"/>
      </w:pPr>
      <w:r>
        <w:t>Training Networks</w:t>
      </w:r>
    </w:p>
    <w:p w14:paraId="496B065B" w14:textId="0DDFFA6B" w:rsidR="00183835" w:rsidRPr="00183835" w:rsidRDefault="00D64A96" w:rsidP="00183835">
      <w:r>
        <w:t xml:space="preserve">One challenge in the project will be do propose a model which works for the problem statement. </w:t>
      </w:r>
      <w:r w:rsidR="00ED2F70">
        <w:t>Here too an incremental approach will be followed, first proposing a model that gives a better than chance guess on 2 classes and subsequently increasing the complexity and hopefully performance of the model.</w:t>
      </w:r>
    </w:p>
    <w:p w14:paraId="5793333C" w14:textId="35181A61" w:rsidR="005C1536" w:rsidRDefault="002C7C75" w:rsidP="00537AAC">
      <w:pPr>
        <w:pStyle w:val="Heading1"/>
      </w:pPr>
      <w:r>
        <w:t>Personal Interest</w:t>
      </w:r>
    </w:p>
    <w:p w14:paraId="5C6EB77A" w14:textId="67C0E0E5" w:rsidR="007D249C" w:rsidRDefault="005F0D1E" w:rsidP="007D249C">
      <w:r>
        <w:t xml:space="preserve">Having </w:t>
      </w:r>
      <w:r w:rsidR="00601019">
        <w:t xml:space="preserve">dabbled in typography in the past, I find the considerations which go into font design fascinating. </w:t>
      </w:r>
      <w:r w:rsidR="003F4392">
        <w:t xml:space="preserve">While I can understand the justification for having serif versus sans serif fonts, some differences in fonts </w:t>
      </w:r>
      <w:r w:rsidR="00F4439F">
        <w:t xml:space="preserve">are very minute. </w:t>
      </w:r>
      <w:r w:rsidR="00A16FE4">
        <w:t>For example, the differences between Arial</w:t>
      </w:r>
      <w:r w:rsidR="000D4368">
        <w:t xml:space="preserve"> (1982)</w:t>
      </w:r>
      <w:r w:rsidR="00A16FE4">
        <w:t xml:space="preserve"> and Helvetica </w:t>
      </w:r>
      <w:r w:rsidR="00475E92">
        <w:t xml:space="preserve">(1957) </w:t>
      </w:r>
      <w:r w:rsidR="00A16FE4">
        <w:t xml:space="preserve">are so </w:t>
      </w:r>
      <w:r w:rsidR="00530B64">
        <w:t>small</w:t>
      </w:r>
      <w:r w:rsidR="00A16FE4">
        <w:t xml:space="preserve"> that </w:t>
      </w:r>
      <w:r w:rsidR="00A244CC">
        <w:t xml:space="preserve">they have </w:t>
      </w:r>
      <w:r w:rsidR="00FC105A">
        <w:t>been called</w:t>
      </w:r>
      <w:r w:rsidR="00A244CC">
        <w:t xml:space="preserve"> controversial. What I think is a less known controversy is that Helvetica was designed </w:t>
      </w:r>
      <w:r w:rsidR="00D71B4F">
        <w:t xml:space="preserve">in the 1950s </w:t>
      </w:r>
      <w:r w:rsidR="00A244CC">
        <w:t xml:space="preserve">to compete with </w:t>
      </w:r>
      <w:proofErr w:type="spellStart"/>
      <w:r w:rsidR="00A244CC" w:rsidRPr="00A244CC">
        <w:t>Akzidenz</w:t>
      </w:r>
      <w:proofErr w:type="spellEnd"/>
      <w:r w:rsidR="00A244CC" w:rsidRPr="00A244CC">
        <w:t xml:space="preserve"> </w:t>
      </w:r>
      <w:proofErr w:type="spellStart"/>
      <w:r w:rsidR="00A244CC" w:rsidRPr="00A244CC">
        <w:t>Grotesk</w:t>
      </w:r>
      <w:proofErr w:type="spellEnd"/>
      <w:r w:rsidR="00D71B4F">
        <w:t xml:space="preserve">, a font released in </w:t>
      </w:r>
      <w:r w:rsidR="00C510C1">
        <w:t>1896</w:t>
      </w:r>
      <w:r w:rsidR="00BF7C94">
        <w:t>.</w:t>
      </w:r>
    </w:p>
    <w:p w14:paraId="760AA06F" w14:textId="77777777" w:rsidR="00FE1D2A" w:rsidRPr="007D249C" w:rsidRDefault="00FE1D2A" w:rsidP="007D249C"/>
    <w:p w14:paraId="2DD37265" w14:textId="62B9094A" w:rsidR="005C1536" w:rsidRDefault="005C1536" w:rsidP="00537AAC">
      <w:pPr>
        <w:pStyle w:val="Heading1"/>
      </w:pPr>
      <w:r>
        <w:lastRenderedPageBreak/>
        <w:t>References</w:t>
      </w:r>
    </w:p>
    <w:p w14:paraId="775D38D8" w14:textId="77777777" w:rsidR="00E9005D" w:rsidRPr="00E9005D" w:rsidRDefault="005C1536" w:rsidP="00E9005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9005D" w:rsidRPr="00E9005D">
        <w:t>1.</w:t>
      </w:r>
      <w:r w:rsidR="00E9005D" w:rsidRPr="00E9005D">
        <w:tab/>
        <w:t xml:space="preserve">Liu, Y., et al., </w:t>
      </w:r>
      <w:r w:rsidR="00E9005D" w:rsidRPr="00E9005D">
        <w:rPr>
          <w:i/>
        </w:rPr>
        <w:t>Font recognition by dynamically weighting multiple deep learning neural networks</w:t>
      </w:r>
      <w:r w:rsidR="00E9005D" w:rsidRPr="00E9005D">
        <w:t>. 2019, Google Patents.</w:t>
      </w:r>
    </w:p>
    <w:p w14:paraId="29FB0604" w14:textId="77777777" w:rsidR="00E9005D" w:rsidRPr="00E9005D" w:rsidRDefault="00E9005D" w:rsidP="00E9005D">
      <w:pPr>
        <w:pStyle w:val="EndNoteBibliography"/>
        <w:ind w:left="720" w:hanging="720"/>
      </w:pPr>
      <w:r w:rsidRPr="00E9005D">
        <w:t>2.</w:t>
      </w:r>
      <w:r w:rsidRPr="00E9005D">
        <w:tab/>
        <w:t xml:space="preserve">Harley, A.W., A. Ufkes, and K.G. Derpanis. </w:t>
      </w:r>
      <w:r w:rsidRPr="00E9005D">
        <w:rPr>
          <w:i/>
        </w:rPr>
        <w:t>Evaluation of deep convolutional nets for document image classification and retrieval</w:t>
      </w:r>
      <w:r w:rsidRPr="00E9005D">
        <w:t xml:space="preserve">. in </w:t>
      </w:r>
      <w:r w:rsidRPr="00E9005D">
        <w:rPr>
          <w:i/>
        </w:rPr>
        <w:t>2015 13th International Conference on Document Analysis and Recognition (ICDAR)</w:t>
      </w:r>
      <w:r w:rsidRPr="00E9005D">
        <w:t>. 2015. IEEE.</w:t>
      </w:r>
    </w:p>
    <w:p w14:paraId="48E3C629" w14:textId="463ADB7B" w:rsidR="009762E4" w:rsidRPr="009762E4" w:rsidRDefault="005C1536" w:rsidP="005F0D1E">
      <w:pPr>
        <w:pStyle w:val="Heading1"/>
        <w:numPr>
          <w:ilvl w:val="0"/>
          <w:numId w:val="0"/>
        </w:numPr>
      </w:pPr>
      <w:r>
        <w:fldChar w:fldCharType="end"/>
      </w:r>
      <w:bookmarkEnd w:id="0"/>
      <w:bookmarkEnd w:id="1"/>
    </w:p>
    <w:sectPr w:rsidR="009762E4" w:rsidRPr="009762E4" w:rsidSect="008C09A9">
      <w:footerReference w:type="even" r:id="rId10"/>
      <w:footerReference w:type="default" r:id="rId11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0614D2" w14:textId="77777777" w:rsidR="00F9356D" w:rsidRDefault="00F9356D">
      <w:r>
        <w:separator/>
      </w:r>
    </w:p>
  </w:endnote>
  <w:endnote w:type="continuationSeparator" w:id="0">
    <w:p w14:paraId="2514A864" w14:textId="77777777" w:rsidR="00F9356D" w:rsidRDefault="00F9356D">
      <w:r>
        <w:continuationSeparator/>
      </w:r>
    </w:p>
  </w:endnote>
  <w:endnote w:type="continuationNotice" w:id="1">
    <w:p w14:paraId="461DC3E1" w14:textId="77777777" w:rsidR="00F9356D" w:rsidRDefault="00F9356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orbel">
    <w:panose1 w:val="020B0503020204020204"/>
    <w:charset w:val="00"/>
    <w:family w:val="swiss"/>
    <w:pitch w:val="variable"/>
    <w:sig w:usb0="A00002EF" w:usb1="4000A44B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omic Sans MS">
    <w:panose1 w:val="030F0702030302020204"/>
    <w:charset w:val="00"/>
    <w:family w:val="script"/>
    <w:pitch w:val="variable"/>
    <w:sig w:usb0="00000287" w:usb1="00000013" w:usb2="00000000" w:usb3="00000000" w:csb0="0000009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F2A935" w14:textId="77777777" w:rsidR="00011574" w:rsidRDefault="0058530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11574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3F2A936" w14:textId="77777777" w:rsidR="00011574" w:rsidRDefault="0001157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3F2A937" w14:textId="77777777" w:rsidR="00011574" w:rsidRDefault="0058530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 w:rsidR="00011574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9C7E71">
      <w:rPr>
        <w:rStyle w:val="PageNumber"/>
        <w:noProof/>
      </w:rPr>
      <w:t>2</w:t>
    </w:r>
    <w:r>
      <w:rPr>
        <w:rStyle w:val="PageNumber"/>
      </w:rPr>
      <w:fldChar w:fldCharType="end"/>
    </w:r>
  </w:p>
  <w:p w14:paraId="43F2A938" w14:textId="77777777" w:rsidR="00011574" w:rsidRDefault="0001157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88A45C" w14:textId="77777777" w:rsidR="00F9356D" w:rsidRDefault="00F9356D">
      <w:r>
        <w:separator/>
      </w:r>
    </w:p>
  </w:footnote>
  <w:footnote w:type="continuationSeparator" w:id="0">
    <w:p w14:paraId="4FD43131" w14:textId="77777777" w:rsidR="00F9356D" w:rsidRDefault="00F9356D">
      <w:r>
        <w:continuationSeparator/>
      </w:r>
    </w:p>
  </w:footnote>
  <w:footnote w:type="continuationNotice" w:id="1">
    <w:p w14:paraId="566BC108" w14:textId="77777777" w:rsidR="00F9356D" w:rsidRDefault="00F9356D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F536AD9"/>
    <w:multiLevelType w:val="hybridMultilevel"/>
    <w:tmpl w:val="74C07FD2"/>
    <w:lvl w:ilvl="0" w:tplc="C20E3292">
      <w:numFmt w:val="bullet"/>
      <w:lvlText w:val="-"/>
      <w:lvlJc w:val="left"/>
      <w:pPr>
        <w:ind w:left="792" w:hanging="360"/>
      </w:pPr>
      <w:rPr>
        <w:rFonts w:ascii="Times New Roman" w:eastAsia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" w15:restartNumberingAfterBreak="0">
    <w:nsid w:val="22750E6E"/>
    <w:multiLevelType w:val="multilevel"/>
    <w:tmpl w:val="B700262E"/>
    <w:lvl w:ilvl="0">
      <w:start w:val="1"/>
      <w:numFmt w:val="decimal"/>
      <w:pStyle w:val="Heading1"/>
      <w:lvlText w:val="%1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 w15:restartNumberingAfterBreak="0">
    <w:nsid w:val="326E591F"/>
    <w:multiLevelType w:val="hybridMultilevel"/>
    <w:tmpl w:val="5F7ECECE"/>
    <w:lvl w:ilvl="0" w:tplc="555E8FE8">
      <w:start w:val="1"/>
      <w:numFmt w:val="lowerRoman"/>
      <w:lvlText w:val="%1)"/>
      <w:lvlJc w:val="left"/>
      <w:pPr>
        <w:ind w:left="1296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ind w:left="6696" w:hanging="180"/>
      </w:pPr>
    </w:lvl>
  </w:abstractNum>
  <w:num w:numId="1">
    <w:abstractNumId w:val="1"/>
  </w:num>
  <w:num w:numId="2">
    <w:abstractNumId w:val="0"/>
  </w:num>
  <w:num w:numId="3">
    <w:abstractNumId w:val="2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Y0NDS3NLAwMjWxMDFR0lEKTi0uzszPAykwrAUA8fZ+/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pzseeaw592v8ez59ux0v55tpvtrdrvrvdx&quot;&gt;endnote-library2&lt;record-ids&gt;&lt;item&gt;75&lt;/item&gt;&lt;item&gt;76&lt;/item&gt;&lt;/record-ids&gt;&lt;/item&gt;&lt;/Libraries&gt;"/>
    <w:docVar w:name="REFMGR.InstantFormat" w:val="橄ㄴఞٓ찔㈇"/>
    <w:docVar w:name="REFMGR.Layout" w:val="橄ㄴఞٓ찔㈇Èఓ쟠ٖ賐 ఓ悔ٔ঩Ḁ鑤㊦"/>
    <w:docVar w:name="REFMGR.Libraries" w:val="_x000a_㊱Ѐ삛ئ㿿㿿Ꚑ䀃ЩĆMf耀쨇䀀㒛"/>
  </w:docVars>
  <w:rsids>
    <w:rsidRoot w:val="00705C13"/>
    <w:rsid w:val="00001680"/>
    <w:rsid w:val="0000229E"/>
    <w:rsid w:val="00002605"/>
    <w:rsid w:val="0000521C"/>
    <w:rsid w:val="00005B5A"/>
    <w:rsid w:val="000074CE"/>
    <w:rsid w:val="00010105"/>
    <w:rsid w:val="00010D1D"/>
    <w:rsid w:val="00011574"/>
    <w:rsid w:val="00014BB4"/>
    <w:rsid w:val="00014D84"/>
    <w:rsid w:val="00017996"/>
    <w:rsid w:val="00017FEF"/>
    <w:rsid w:val="0002031C"/>
    <w:rsid w:val="00025115"/>
    <w:rsid w:val="00025133"/>
    <w:rsid w:val="00030394"/>
    <w:rsid w:val="0003183E"/>
    <w:rsid w:val="00031967"/>
    <w:rsid w:val="0003250E"/>
    <w:rsid w:val="000352A4"/>
    <w:rsid w:val="0003593E"/>
    <w:rsid w:val="00035C6D"/>
    <w:rsid w:val="00037B17"/>
    <w:rsid w:val="000429D9"/>
    <w:rsid w:val="00043194"/>
    <w:rsid w:val="00043292"/>
    <w:rsid w:val="00044160"/>
    <w:rsid w:val="0004475B"/>
    <w:rsid w:val="00052718"/>
    <w:rsid w:val="00052F61"/>
    <w:rsid w:val="00054831"/>
    <w:rsid w:val="00057731"/>
    <w:rsid w:val="000578BB"/>
    <w:rsid w:val="00060323"/>
    <w:rsid w:val="000620DA"/>
    <w:rsid w:val="000646CC"/>
    <w:rsid w:val="000661DF"/>
    <w:rsid w:val="000678F6"/>
    <w:rsid w:val="00072729"/>
    <w:rsid w:val="00072C5C"/>
    <w:rsid w:val="00072F8D"/>
    <w:rsid w:val="00077DD3"/>
    <w:rsid w:val="00080478"/>
    <w:rsid w:val="00080FAD"/>
    <w:rsid w:val="000843E3"/>
    <w:rsid w:val="000873E2"/>
    <w:rsid w:val="000909FA"/>
    <w:rsid w:val="0009292B"/>
    <w:rsid w:val="000A043E"/>
    <w:rsid w:val="000A11D1"/>
    <w:rsid w:val="000A1893"/>
    <w:rsid w:val="000A2727"/>
    <w:rsid w:val="000A2AEF"/>
    <w:rsid w:val="000A4DBB"/>
    <w:rsid w:val="000A619D"/>
    <w:rsid w:val="000A659C"/>
    <w:rsid w:val="000A6F3E"/>
    <w:rsid w:val="000B1825"/>
    <w:rsid w:val="000B316A"/>
    <w:rsid w:val="000B7E3B"/>
    <w:rsid w:val="000B7F28"/>
    <w:rsid w:val="000C0265"/>
    <w:rsid w:val="000C0982"/>
    <w:rsid w:val="000C1782"/>
    <w:rsid w:val="000C2ABF"/>
    <w:rsid w:val="000C5A8B"/>
    <w:rsid w:val="000C5CEF"/>
    <w:rsid w:val="000C6297"/>
    <w:rsid w:val="000C6A7A"/>
    <w:rsid w:val="000C6B1E"/>
    <w:rsid w:val="000C741E"/>
    <w:rsid w:val="000D1597"/>
    <w:rsid w:val="000D1786"/>
    <w:rsid w:val="000D24BA"/>
    <w:rsid w:val="000D33BF"/>
    <w:rsid w:val="000D4279"/>
    <w:rsid w:val="000D4368"/>
    <w:rsid w:val="000D47A1"/>
    <w:rsid w:val="000D5AEE"/>
    <w:rsid w:val="000E0B52"/>
    <w:rsid w:val="000E462C"/>
    <w:rsid w:val="000E5501"/>
    <w:rsid w:val="000F1AB4"/>
    <w:rsid w:val="000F1D36"/>
    <w:rsid w:val="000F6E2F"/>
    <w:rsid w:val="000F6FAB"/>
    <w:rsid w:val="000F7C5C"/>
    <w:rsid w:val="001002CC"/>
    <w:rsid w:val="00101040"/>
    <w:rsid w:val="00101643"/>
    <w:rsid w:val="00102C36"/>
    <w:rsid w:val="00107450"/>
    <w:rsid w:val="001077EB"/>
    <w:rsid w:val="001101F2"/>
    <w:rsid w:val="00110498"/>
    <w:rsid w:val="001118EC"/>
    <w:rsid w:val="00111F96"/>
    <w:rsid w:val="00117486"/>
    <w:rsid w:val="00120613"/>
    <w:rsid w:val="001221EC"/>
    <w:rsid w:val="00122737"/>
    <w:rsid w:val="0012795E"/>
    <w:rsid w:val="00131C96"/>
    <w:rsid w:val="00132364"/>
    <w:rsid w:val="00132689"/>
    <w:rsid w:val="00133E0F"/>
    <w:rsid w:val="00134C26"/>
    <w:rsid w:val="001410DE"/>
    <w:rsid w:val="001420A1"/>
    <w:rsid w:val="0014515E"/>
    <w:rsid w:val="001451A8"/>
    <w:rsid w:val="001474D1"/>
    <w:rsid w:val="001500F3"/>
    <w:rsid w:val="00150C1B"/>
    <w:rsid w:val="00152C66"/>
    <w:rsid w:val="00152FAF"/>
    <w:rsid w:val="00153688"/>
    <w:rsid w:val="001548BF"/>
    <w:rsid w:val="00156794"/>
    <w:rsid w:val="00156F57"/>
    <w:rsid w:val="0015798E"/>
    <w:rsid w:val="001603E9"/>
    <w:rsid w:val="001609B2"/>
    <w:rsid w:val="0016176A"/>
    <w:rsid w:val="00162CF6"/>
    <w:rsid w:val="00165AE2"/>
    <w:rsid w:val="00166A10"/>
    <w:rsid w:val="00166D5A"/>
    <w:rsid w:val="0017241D"/>
    <w:rsid w:val="00183835"/>
    <w:rsid w:val="00191E81"/>
    <w:rsid w:val="00194907"/>
    <w:rsid w:val="001949C7"/>
    <w:rsid w:val="001954A8"/>
    <w:rsid w:val="001A0517"/>
    <w:rsid w:val="001A3656"/>
    <w:rsid w:val="001A61E1"/>
    <w:rsid w:val="001A6416"/>
    <w:rsid w:val="001B12BC"/>
    <w:rsid w:val="001B13BE"/>
    <w:rsid w:val="001B2049"/>
    <w:rsid w:val="001B2FF0"/>
    <w:rsid w:val="001B5A2F"/>
    <w:rsid w:val="001B767D"/>
    <w:rsid w:val="001C019D"/>
    <w:rsid w:val="001C1CEB"/>
    <w:rsid w:val="001C2211"/>
    <w:rsid w:val="001C23ED"/>
    <w:rsid w:val="001C3937"/>
    <w:rsid w:val="001C39A9"/>
    <w:rsid w:val="001C44D4"/>
    <w:rsid w:val="001C4C90"/>
    <w:rsid w:val="001C5094"/>
    <w:rsid w:val="001C78FC"/>
    <w:rsid w:val="001D0251"/>
    <w:rsid w:val="001D2917"/>
    <w:rsid w:val="001D2CA4"/>
    <w:rsid w:val="001D3511"/>
    <w:rsid w:val="001D6E35"/>
    <w:rsid w:val="001D7413"/>
    <w:rsid w:val="001E2550"/>
    <w:rsid w:val="001E5F72"/>
    <w:rsid w:val="001E6A1F"/>
    <w:rsid w:val="001E7644"/>
    <w:rsid w:val="001F15C5"/>
    <w:rsid w:val="001F3CC5"/>
    <w:rsid w:val="001F4F02"/>
    <w:rsid w:val="001F5527"/>
    <w:rsid w:val="00203F4F"/>
    <w:rsid w:val="00204D08"/>
    <w:rsid w:val="0020770A"/>
    <w:rsid w:val="002102C5"/>
    <w:rsid w:val="00210415"/>
    <w:rsid w:val="00210767"/>
    <w:rsid w:val="00214DE1"/>
    <w:rsid w:val="00222A50"/>
    <w:rsid w:val="002279E2"/>
    <w:rsid w:val="00230B6F"/>
    <w:rsid w:val="00233683"/>
    <w:rsid w:val="00233BDC"/>
    <w:rsid w:val="00233E66"/>
    <w:rsid w:val="00235EFE"/>
    <w:rsid w:val="0023601D"/>
    <w:rsid w:val="002374B8"/>
    <w:rsid w:val="00241AB2"/>
    <w:rsid w:val="00242109"/>
    <w:rsid w:val="00242DDF"/>
    <w:rsid w:val="002430F6"/>
    <w:rsid w:val="0024622A"/>
    <w:rsid w:val="00246638"/>
    <w:rsid w:val="0025020B"/>
    <w:rsid w:val="00255067"/>
    <w:rsid w:val="00257DE5"/>
    <w:rsid w:val="002612AC"/>
    <w:rsid w:val="00261A80"/>
    <w:rsid w:val="0026227B"/>
    <w:rsid w:val="002645AC"/>
    <w:rsid w:val="00264AE3"/>
    <w:rsid w:val="002651ED"/>
    <w:rsid w:val="00265F39"/>
    <w:rsid w:val="002672F2"/>
    <w:rsid w:val="002701C6"/>
    <w:rsid w:val="002735A8"/>
    <w:rsid w:val="002738AD"/>
    <w:rsid w:val="00274BD2"/>
    <w:rsid w:val="00275885"/>
    <w:rsid w:val="0027693C"/>
    <w:rsid w:val="00276CC8"/>
    <w:rsid w:val="00276CD0"/>
    <w:rsid w:val="00277812"/>
    <w:rsid w:val="00277CC7"/>
    <w:rsid w:val="0028044D"/>
    <w:rsid w:val="00281B3E"/>
    <w:rsid w:val="002820E1"/>
    <w:rsid w:val="002870AB"/>
    <w:rsid w:val="002917FB"/>
    <w:rsid w:val="00294106"/>
    <w:rsid w:val="0029763B"/>
    <w:rsid w:val="002A1609"/>
    <w:rsid w:val="002A2A98"/>
    <w:rsid w:val="002A37F2"/>
    <w:rsid w:val="002A38D7"/>
    <w:rsid w:val="002B170D"/>
    <w:rsid w:val="002B4702"/>
    <w:rsid w:val="002B5E27"/>
    <w:rsid w:val="002C31C2"/>
    <w:rsid w:val="002C622E"/>
    <w:rsid w:val="002C7763"/>
    <w:rsid w:val="002C7C75"/>
    <w:rsid w:val="002D0F2A"/>
    <w:rsid w:val="002D2A7B"/>
    <w:rsid w:val="002D3B6C"/>
    <w:rsid w:val="002D3FD8"/>
    <w:rsid w:val="002D5494"/>
    <w:rsid w:val="002D6B53"/>
    <w:rsid w:val="002D71B6"/>
    <w:rsid w:val="002D775F"/>
    <w:rsid w:val="002D7DC1"/>
    <w:rsid w:val="002E12B3"/>
    <w:rsid w:val="002E1E2A"/>
    <w:rsid w:val="002E6C5D"/>
    <w:rsid w:val="002E784F"/>
    <w:rsid w:val="002F1C11"/>
    <w:rsid w:val="002F2A29"/>
    <w:rsid w:val="002F30C0"/>
    <w:rsid w:val="002F6198"/>
    <w:rsid w:val="00300442"/>
    <w:rsid w:val="00301FB4"/>
    <w:rsid w:val="00302068"/>
    <w:rsid w:val="00302893"/>
    <w:rsid w:val="00302C97"/>
    <w:rsid w:val="00302E85"/>
    <w:rsid w:val="00304398"/>
    <w:rsid w:val="00305CA3"/>
    <w:rsid w:val="00305E33"/>
    <w:rsid w:val="00306342"/>
    <w:rsid w:val="003066B4"/>
    <w:rsid w:val="003104AF"/>
    <w:rsid w:val="00311FA9"/>
    <w:rsid w:val="0031293A"/>
    <w:rsid w:val="00312BD1"/>
    <w:rsid w:val="003134BF"/>
    <w:rsid w:val="00315C95"/>
    <w:rsid w:val="003241B8"/>
    <w:rsid w:val="003264C4"/>
    <w:rsid w:val="00330A0E"/>
    <w:rsid w:val="003316CD"/>
    <w:rsid w:val="003322BE"/>
    <w:rsid w:val="003327D1"/>
    <w:rsid w:val="00341B00"/>
    <w:rsid w:val="00342547"/>
    <w:rsid w:val="00347937"/>
    <w:rsid w:val="00350B7B"/>
    <w:rsid w:val="00356661"/>
    <w:rsid w:val="00356EFE"/>
    <w:rsid w:val="00362175"/>
    <w:rsid w:val="00367A5E"/>
    <w:rsid w:val="00367F4B"/>
    <w:rsid w:val="003703ED"/>
    <w:rsid w:val="00370C20"/>
    <w:rsid w:val="00372341"/>
    <w:rsid w:val="00372E02"/>
    <w:rsid w:val="003731A4"/>
    <w:rsid w:val="00373FA0"/>
    <w:rsid w:val="0038068A"/>
    <w:rsid w:val="003826DC"/>
    <w:rsid w:val="00384BEA"/>
    <w:rsid w:val="00385B34"/>
    <w:rsid w:val="0038625F"/>
    <w:rsid w:val="00386DB0"/>
    <w:rsid w:val="00387C9A"/>
    <w:rsid w:val="003925D3"/>
    <w:rsid w:val="0039267D"/>
    <w:rsid w:val="00393940"/>
    <w:rsid w:val="0039571E"/>
    <w:rsid w:val="00395E5F"/>
    <w:rsid w:val="0039688F"/>
    <w:rsid w:val="003A05F8"/>
    <w:rsid w:val="003A07C0"/>
    <w:rsid w:val="003A1667"/>
    <w:rsid w:val="003A39BE"/>
    <w:rsid w:val="003A3EF0"/>
    <w:rsid w:val="003A60EA"/>
    <w:rsid w:val="003A7C46"/>
    <w:rsid w:val="003A7EB3"/>
    <w:rsid w:val="003B4350"/>
    <w:rsid w:val="003B44D0"/>
    <w:rsid w:val="003B5B3B"/>
    <w:rsid w:val="003B6A7E"/>
    <w:rsid w:val="003C0941"/>
    <w:rsid w:val="003C2345"/>
    <w:rsid w:val="003C4075"/>
    <w:rsid w:val="003C4392"/>
    <w:rsid w:val="003C46D1"/>
    <w:rsid w:val="003C4764"/>
    <w:rsid w:val="003C5211"/>
    <w:rsid w:val="003D236F"/>
    <w:rsid w:val="003D2F2F"/>
    <w:rsid w:val="003E07F9"/>
    <w:rsid w:val="003E2459"/>
    <w:rsid w:val="003E2E33"/>
    <w:rsid w:val="003E35E1"/>
    <w:rsid w:val="003E4CB3"/>
    <w:rsid w:val="003E5460"/>
    <w:rsid w:val="003E61E5"/>
    <w:rsid w:val="003E74C6"/>
    <w:rsid w:val="003F00F2"/>
    <w:rsid w:val="003F1B3A"/>
    <w:rsid w:val="003F20FC"/>
    <w:rsid w:val="003F4392"/>
    <w:rsid w:val="003F4EDA"/>
    <w:rsid w:val="003F5164"/>
    <w:rsid w:val="003F53CB"/>
    <w:rsid w:val="003F58A6"/>
    <w:rsid w:val="003F688F"/>
    <w:rsid w:val="00401044"/>
    <w:rsid w:val="00403293"/>
    <w:rsid w:val="00404732"/>
    <w:rsid w:val="00405F70"/>
    <w:rsid w:val="00407581"/>
    <w:rsid w:val="00410DA2"/>
    <w:rsid w:val="004117CD"/>
    <w:rsid w:val="004125E5"/>
    <w:rsid w:val="004158DF"/>
    <w:rsid w:val="00415F10"/>
    <w:rsid w:val="004163CB"/>
    <w:rsid w:val="00421F0C"/>
    <w:rsid w:val="0042625C"/>
    <w:rsid w:val="0042790F"/>
    <w:rsid w:val="004309A5"/>
    <w:rsid w:val="00431587"/>
    <w:rsid w:val="00432A71"/>
    <w:rsid w:val="00434E53"/>
    <w:rsid w:val="00434F55"/>
    <w:rsid w:val="00435519"/>
    <w:rsid w:val="0043619A"/>
    <w:rsid w:val="004373C0"/>
    <w:rsid w:val="004403EE"/>
    <w:rsid w:val="0044557B"/>
    <w:rsid w:val="00445DAD"/>
    <w:rsid w:val="00445FE1"/>
    <w:rsid w:val="004474F1"/>
    <w:rsid w:val="00452B58"/>
    <w:rsid w:val="00454194"/>
    <w:rsid w:val="004549C1"/>
    <w:rsid w:val="00455C83"/>
    <w:rsid w:val="00456D71"/>
    <w:rsid w:val="004571FC"/>
    <w:rsid w:val="00460642"/>
    <w:rsid w:val="0046278F"/>
    <w:rsid w:val="00463A76"/>
    <w:rsid w:val="00465536"/>
    <w:rsid w:val="004663C6"/>
    <w:rsid w:val="004677E8"/>
    <w:rsid w:val="00467CC8"/>
    <w:rsid w:val="00472F61"/>
    <w:rsid w:val="00473C58"/>
    <w:rsid w:val="00475E92"/>
    <w:rsid w:val="0047678D"/>
    <w:rsid w:val="00477003"/>
    <w:rsid w:val="00477D30"/>
    <w:rsid w:val="00481AA7"/>
    <w:rsid w:val="004820F6"/>
    <w:rsid w:val="00483BD1"/>
    <w:rsid w:val="00484BC2"/>
    <w:rsid w:val="00485FC5"/>
    <w:rsid w:val="004912CB"/>
    <w:rsid w:val="00491A6C"/>
    <w:rsid w:val="00491F96"/>
    <w:rsid w:val="00493465"/>
    <w:rsid w:val="004960E7"/>
    <w:rsid w:val="0049765D"/>
    <w:rsid w:val="004A4E15"/>
    <w:rsid w:val="004A5C41"/>
    <w:rsid w:val="004A6FEC"/>
    <w:rsid w:val="004B0295"/>
    <w:rsid w:val="004B3777"/>
    <w:rsid w:val="004B3973"/>
    <w:rsid w:val="004B4BF8"/>
    <w:rsid w:val="004B4D28"/>
    <w:rsid w:val="004B522A"/>
    <w:rsid w:val="004B715B"/>
    <w:rsid w:val="004C071F"/>
    <w:rsid w:val="004C12A4"/>
    <w:rsid w:val="004C5EDD"/>
    <w:rsid w:val="004C6D3D"/>
    <w:rsid w:val="004C705B"/>
    <w:rsid w:val="004D1D9F"/>
    <w:rsid w:val="004D2489"/>
    <w:rsid w:val="004D461A"/>
    <w:rsid w:val="004D4EF5"/>
    <w:rsid w:val="004D624B"/>
    <w:rsid w:val="004D69B2"/>
    <w:rsid w:val="004E10DA"/>
    <w:rsid w:val="004E1500"/>
    <w:rsid w:val="004E3CAD"/>
    <w:rsid w:val="004E4192"/>
    <w:rsid w:val="004E6595"/>
    <w:rsid w:val="004E6F3F"/>
    <w:rsid w:val="004F18DC"/>
    <w:rsid w:val="004F2722"/>
    <w:rsid w:val="004F40E4"/>
    <w:rsid w:val="004F4156"/>
    <w:rsid w:val="004F743F"/>
    <w:rsid w:val="004F75BB"/>
    <w:rsid w:val="005000DE"/>
    <w:rsid w:val="00502315"/>
    <w:rsid w:val="0050304B"/>
    <w:rsid w:val="005048F6"/>
    <w:rsid w:val="00504A50"/>
    <w:rsid w:val="00512F6F"/>
    <w:rsid w:val="00513ADD"/>
    <w:rsid w:val="00515B1D"/>
    <w:rsid w:val="00516DD0"/>
    <w:rsid w:val="005170A7"/>
    <w:rsid w:val="0052189E"/>
    <w:rsid w:val="00524098"/>
    <w:rsid w:val="0052481C"/>
    <w:rsid w:val="00527CEC"/>
    <w:rsid w:val="00527D8C"/>
    <w:rsid w:val="0053012C"/>
    <w:rsid w:val="00530B64"/>
    <w:rsid w:val="00532C47"/>
    <w:rsid w:val="00535375"/>
    <w:rsid w:val="00537AAC"/>
    <w:rsid w:val="005402B1"/>
    <w:rsid w:val="00541757"/>
    <w:rsid w:val="0054212B"/>
    <w:rsid w:val="00543B20"/>
    <w:rsid w:val="00546401"/>
    <w:rsid w:val="00547F62"/>
    <w:rsid w:val="00553319"/>
    <w:rsid w:val="005560CA"/>
    <w:rsid w:val="00560311"/>
    <w:rsid w:val="005611A2"/>
    <w:rsid w:val="00564838"/>
    <w:rsid w:val="00564A25"/>
    <w:rsid w:val="005664B8"/>
    <w:rsid w:val="00567216"/>
    <w:rsid w:val="0057000A"/>
    <w:rsid w:val="005717E1"/>
    <w:rsid w:val="00572B9D"/>
    <w:rsid w:val="00573D43"/>
    <w:rsid w:val="0057488E"/>
    <w:rsid w:val="0057665B"/>
    <w:rsid w:val="005834B9"/>
    <w:rsid w:val="00585305"/>
    <w:rsid w:val="00585422"/>
    <w:rsid w:val="00586805"/>
    <w:rsid w:val="00586C76"/>
    <w:rsid w:val="00587D91"/>
    <w:rsid w:val="005904CF"/>
    <w:rsid w:val="005916C0"/>
    <w:rsid w:val="005921E5"/>
    <w:rsid w:val="00593451"/>
    <w:rsid w:val="00595DC2"/>
    <w:rsid w:val="005968A1"/>
    <w:rsid w:val="005A059D"/>
    <w:rsid w:val="005A2ADC"/>
    <w:rsid w:val="005A4F5E"/>
    <w:rsid w:val="005B3811"/>
    <w:rsid w:val="005B43A1"/>
    <w:rsid w:val="005B4412"/>
    <w:rsid w:val="005B4E9A"/>
    <w:rsid w:val="005B505F"/>
    <w:rsid w:val="005B5EF1"/>
    <w:rsid w:val="005B6D27"/>
    <w:rsid w:val="005B7F84"/>
    <w:rsid w:val="005C1536"/>
    <w:rsid w:val="005C2ACB"/>
    <w:rsid w:val="005C2F69"/>
    <w:rsid w:val="005C3CC2"/>
    <w:rsid w:val="005C48D3"/>
    <w:rsid w:val="005C7652"/>
    <w:rsid w:val="005D12E1"/>
    <w:rsid w:val="005D1670"/>
    <w:rsid w:val="005D214A"/>
    <w:rsid w:val="005D390A"/>
    <w:rsid w:val="005D3DC8"/>
    <w:rsid w:val="005D5136"/>
    <w:rsid w:val="005E015D"/>
    <w:rsid w:val="005E0AF4"/>
    <w:rsid w:val="005E0BBC"/>
    <w:rsid w:val="005E1121"/>
    <w:rsid w:val="005E2124"/>
    <w:rsid w:val="005E4886"/>
    <w:rsid w:val="005E585D"/>
    <w:rsid w:val="005E6DC8"/>
    <w:rsid w:val="005E705A"/>
    <w:rsid w:val="005E7F96"/>
    <w:rsid w:val="005F04BE"/>
    <w:rsid w:val="005F07AD"/>
    <w:rsid w:val="005F0D1E"/>
    <w:rsid w:val="005F3840"/>
    <w:rsid w:val="005F3E00"/>
    <w:rsid w:val="005F41CD"/>
    <w:rsid w:val="005F4D24"/>
    <w:rsid w:val="00601019"/>
    <w:rsid w:val="00606D51"/>
    <w:rsid w:val="006118FB"/>
    <w:rsid w:val="00612813"/>
    <w:rsid w:val="00613002"/>
    <w:rsid w:val="00614313"/>
    <w:rsid w:val="0061651D"/>
    <w:rsid w:val="00617498"/>
    <w:rsid w:val="00617672"/>
    <w:rsid w:val="006209D0"/>
    <w:rsid w:val="006246A6"/>
    <w:rsid w:val="00627FCB"/>
    <w:rsid w:val="00634260"/>
    <w:rsid w:val="00635ECB"/>
    <w:rsid w:val="00636689"/>
    <w:rsid w:val="00636AAE"/>
    <w:rsid w:val="00641193"/>
    <w:rsid w:val="00643240"/>
    <w:rsid w:val="006451DA"/>
    <w:rsid w:val="00645DC5"/>
    <w:rsid w:val="006469E8"/>
    <w:rsid w:val="00646DFC"/>
    <w:rsid w:val="006479B6"/>
    <w:rsid w:val="006509D3"/>
    <w:rsid w:val="00651048"/>
    <w:rsid w:val="0065209D"/>
    <w:rsid w:val="0065303F"/>
    <w:rsid w:val="006534ED"/>
    <w:rsid w:val="00657CC1"/>
    <w:rsid w:val="0066127C"/>
    <w:rsid w:val="0066290B"/>
    <w:rsid w:val="006637DF"/>
    <w:rsid w:val="00666DDB"/>
    <w:rsid w:val="00666FBE"/>
    <w:rsid w:val="00667D5B"/>
    <w:rsid w:val="00670525"/>
    <w:rsid w:val="00671ACB"/>
    <w:rsid w:val="00671F6A"/>
    <w:rsid w:val="006724B9"/>
    <w:rsid w:val="00673928"/>
    <w:rsid w:val="00673D3C"/>
    <w:rsid w:val="00675CA0"/>
    <w:rsid w:val="00676B4C"/>
    <w:rsid w:val="0068075A"/>
    <w:rsid w:val="00681BBF"/>
    <w:rsid w:val="00687BCF"/>
    <w:rsid w:val="00690DE1"/>
    <w:rsid w:val="006922BA"/>
    <w:rsid w:val="00693411"/>
    <w:rsid w:val="00694CD6"/>
    <w:rsid w:val="00696DAB"/>
    <w:rsid w:val="006A0378"/>
    <w:rsid w:val="006A396E"/>
    <w:rsid w:val="006A3A26"/>
    <w:rsid w:val="006A73F1"/>
    <w:rsid w:val="006B0341"/>
    <w:rsid w:val="006B244C"/>
    <w:rsid w:val="006B270E"/>
    <w:rsid w:val="006B388C"/>
    <w:rsid w:val="006B39BA"/>
    <w:rsid w:val="006B3FF2"/>
    <w:rsid w:val="006B488C"/>
    <w:rsid w:val="006B7E64"/>
    <w:rsid w:val="006C003F"/>
    <w:rsid w:val="006C0DC8"/>
    <w:rsid w:val="006C1F36"/>
    <w:rsid w:val="006C62C6"/>
    <w:rsid w:val="006C666D"/>
    <w:rsid w:val="006C67E2"/>
    <w:rsid w:val="006C6E2A"/>
    <w:rsid w:val="006D08DF"/>
    <w:rsid w:val="006D1014"/>
    <w:rsid w:val="006D393E"/>
    <w:rsid w:val="006D4204"/>
    <w:rsid w:val="006D4C57"/>
    <w:rsid w:val="006D50AF"/>
    <w:rsid w:val="006D7850"/>
    <w:rsid w:val="006D7F1A"/>
    <w:rsid w:val="006E0CFF"/>
    <w:rsid w:val="006E1526"/>
    <w:rsid w:val="006E15BF"/>
    <w:rsid w:val="006E2B45"/>
    <w:rsid w:val="006F2A13"/>
    <w:rsid w:val="006F5BCA"/>
    <w:rsid w:val="006F627A"/>
    <w:rsid w:val="006F75C1"/>
    <w:rsid w:val="007012EE"/>
    <w:rsid w:val="0070479A"/>
    <w:rsid w:val="00705C13"/>
    <w:rsid w:val="00706F2D"/>
    <w:rsid w:val="00707C0E"/>
    <w:rsid w:val="00710253"/>
    <w:rsid w:val="007119F8"/>
    <w:rsid w:val="00711CCC"/>
    <w:rsid w:val="007130EA"/>
    <w:rsid w:val="007134B0"/>
    <w:rsid w:val="00715695"/>
    <w:rsid w:val="00715AD1"/>
    <w:rsid w:val="007164D1"/>
    <w:rsid w:val="0071694F"/>
    <w:rsid w:val="00721DB8"/>
    <w:rsid w:val="007243E9"/>
    <w:rsid w:val="007251FD"/>
    <w:rsid w:val="0072625B"/>
    <w:rsid w:val="00727171"/>
    <w:rsid w:val="007305B9"/>
    <w:rsid w:val="00731E02"/>
    <w:rsid w:val="00732A23"/>
    <w:rsid w:val="00733A81"/>
    <w:rsid w:val="00733D0B"/>
    <w:rsid w:val="00733EFC"/>
    <w:rsid w:val="007345ED"/>
    <w:rsid w:val="007367A0"/>
    <w:rsid w:val="00736C03"/>
    <w:rsid w:val="007374CA"/>
    <w:rsid w:val="0073797F"/>
    <w:rsid w:val="00737BF7"/>
    <w:rsid w:val="007434F2"/>
    <w:rsid w:val="007437F5"/>
    <w:rsid w:val="007439ED"/>
    <w:rsid w:val="00746543"/>
    <w:rsid w:val="00747CCE"/>
    <w:rsid w:val="0075208C"/>
    <w:rsid w:val="007568FC"/>
    <w:rsid w:val="00757916"/>
    <w:rsid w:val="00760219"/>
    <w:rsid w:val="00763B1C"/>
    <w:rsid w:val="0076723B"/>
    <w:rsid w:val="0076741F"/>
    <w:rsid w:val="00772962"/>
    <w:rsid w:val="00774A33"/>
    <w:rsid w:val="007767B6"/>
    <w:rsid w:val="00776D15"/>
    <w:rsid w:val="00777007"/>
    <w:rsid w:val="007777D0"/>
    <w:rsid w:val="00781BF9"/>
    <w:rsid w:val="0078247A"/>
    <w:rsid w:val="00783DA9"/>
    <w:rsid w:val="007859EC"/>
    <w:rsid w:val="00785DCA"/>
    <w:rsid w:val="0078645F"/>
    <w:rsid w:val="00793AEE"/>
    <w:rsid w:val="0079512E"/>
    <w:rsid w:val="007956E1"/>
    <w:rsid w:val="007973EB"/>
    <w:rsid w:val="007976F9"/>
    <w:rsid w:val="007A3DAB"/>
    <w:rsid w:val="007A4D37"/>
    <w:rsid w:val="007A5920"/>
    <w:rsid w:val="007A6AB1"/>
    <w:rsid w:val="007B0D50"/>
    <w:rsid w:val="007B1B2C"/>
    <w:rsid w:val="007B1D6F"/>
    <w:rsid w:val="007B39CF"/>
    <w:rsid w:val="007B6C0E"/>
    <w:rsid w:val="007C4A08"/>
    <w:rsid w:val="007C7F27"/>
    <w:rsid w:val="007D1550"/>
    <w:rsid w:val="007D249C"/>
    <w:rsid w:val="007D49AE"/>
    <w:rsid w:val="007D782E"/>
    <w:rsid w:val="007E32E4"/>
    <w:rsid w:val="007E522B"/>
    <w:rsid w:val="007E5587"/>
    <w:rsid w:val="007E6405"/>
    <w:rsid w:val="007E6870"/>
    <w:rsid w:val="007E70E3"/>
    <w:rsid w:val="007F08A4"/>
    <w:rsid w:val="007F0A42"/>
    <w:rsid w:val="007F161B"/>
    <w:rsid w:val="007F1A9D"/>
    <w:rsid w:val="007F24C5"/>
    <w:rsid w:val="00801936"/>
    <w:rsid w:val="00801DD3"/>
    <w:rsid w:val="00803ECD"/>
    <w:rsid w:val="00807466"/>
    <w:rsid w:val="00810386"/>
    <w:rsid w:val="008109D8"/>
    <w:rsid w:val="008119E6"/>
    <w:rsid w:val="0081543B"/>
    <w:rsid w:val="008160CF"/>
    <w:rsid w:val="00820515"/>
    <w:rsid w:val="00822D1C"/>
    <w:rsid w:val="00823D7B"/>
    <w:rsid w:val="008256D1"/>
    <w:rsid w:val="00826464"/>
    <w:rsid w:val="0082717C"/>
    <w:rsid w:val="0082767B"/>
    <w:rsid w:val="0082770E"/>
    <w:rsid w:val="00827786"/>
    <w:rsid w:val="00831AF4"/>
    <w:rsid w:val="00831DFA"/>
    <w:rsid w:val="008331C9"/>
    <w:rsid w:val="0083372A"/>
    <w:rsid w:val="00833923"/>
    <w:rsid w:val="00833BF5"/>
    <w:rsid w:val="008368D2"/>
    <w:rsid w:val="00840153"/>
    <w:rsid w:val="008436C2"/>
    <w:rsid w:val="00843DEA"/>
    <w:rsid w:val="0084498C"/>
    <w:rsid w:val="008455B0"/>
    <w:rsid w:val="00851392"/>
    <w:rsid w:val="008519F7"/>
    <w:rsid w:val="008548B1"/>
    <w:rsid w:val="00857888"/>
    <w:rsid w:val="00857D36"/>
    <w:rsid w:val="00860AF7"/>
    <w:rsid w:val="00860E0A"/>
    <w:rsid w:val="0086322C"/>
    <w:rsid w:val="0086345B"/>
    <w:rsid w:val="00865612"/>
    <w:rsid w:val="00867371"/>
    <w:rsid w:val="00870847"/>
    <w:rsid w:val="008734A7"/>
    <w:rsid w:val="008755C7"/>
    <w:rsid w:val="00875D79"/>
    <w:rsid w:val="00881073"/>
    <w:rsid w:val="00881D92"/>
    <w:rsid w:val="0088447B"/>
    <w:rsid w:val="0088596F"/>
    <w:rsid w:val="00885D6D"/>
    <w:rsid w:val="008870D8"/>
    <w:rsid w:val="00887C9C"/>
    <w:rsid w:val="00891C6C"/>
    <w:rsid w:val="0089213F"/>
    <w:rsid w:val="00892C7F"/>
    <w:rsid w:val="00893762"/>
    <w:rsid w:val="00893B39"/>
    <w:rsid w:val="00894026"/>
    <w:rsid w:val="00894310"/>
    <w:rsid w:val="00894627"/>
    <w:rsid w:val="008A077F"/>
    <w:rsid w:val="008A140F"/>
    <w:rsid w:val="008A2707"/>
    <w:rsid w:val="008A7C1E"/>
    <w:rsid w:val="008A7C2A"/>
    <w:rsid w:val="008B2AE1"/>
    <w:rsid w:val="008B527D"/>
    <w:rsid w:val="008B5CF3"/>
    <w:rsid w:val="008B61A5"/>
    <w:rsid w:val="008B65DE"/>
    <w:rsid w:val="008B66C4"/>
    <w:rsid w:val="008C09A9"/>
    <w:rsid w:val="008C16ED"/>
    <w:rsid w:val="008C3426"/>
    <w:rsid w:val="008C3D39"/>
    <w:rsid w:val="008C5285"/>
    <w:rsid w:val="008C55D1"/>
    <w:rsid w:val="008D0E35"/>
    <w:rsid w:val="008D0FEE"/>
    <w:rsid w:val="008D13E5"/>
    <w:rsid w:val="008D34F1"/>
    <w:rsid w:val="008D3858"/>
    <w:rsid w:val="008D4A83"/>
    <w:rsid w:val="008D5A92"/>
    <w:rsid w:val="008D5B5D"/>
    <w:rsid w:val="008D764D"/>
    <w:rsid w:val="008E3437"/>
    <w:rsid w:val="008E5573"/>
    <w:rsid w:val="008E5575"/>
    <w:rsid w:val="008F0401"/>
    <w:rsid w:val="008F43E8"/>
    <w:rsid w:val="008F555D"/>
    <w:rsid w:val="00900F1B"/>
    <w:rsid w:val="0090146A"/>
    <w:rsid w:val="00902E09"/>
    <w:rsid w:val="00905A32"/>
    <w:rsid w:val="0090606B"/>
    <w:rsid w:val="009065E2"/>
    <w:rsid w:val="00910A14"/>
    <w:rsid w:val="00911E77"/>
    <w:rsid w:val="0091245F"/>
    <w:rsid w:val="00912615"/>
    <w:rsid w:val="00912E3E"/>
    <w:rsid w:val="0091461A"/>
    <w:rsid w:val="009146C4"/>
    <w:rsid w:val="00915351"/>
    <w:rsid w:val="00915680"/>
    <w:rsid w:val="0092075F"/>
    <w:rsid w:val="0092146F"/>
    <w:rsid w:val="009302E0"/>
    <w:rsid w:val="0093164C"/>
    <w:rsid w:val="00932C44"/>
    <w:rsid w:val="0093304D"/>
    <w:rsid w:val="0093401E"/>
    <w:rsid w:val="009342B6"/>
    <w:rsid w:val="0093642F"/>
    <w:rsid w:val="0093643E"/>
    <w:rsid w:val="009375F0"/>
    <w:rsid w:val="00940479"/>
    <w:rsid w:val="00942C9F"/>
    <w:rsid w:val="00945542"/>
    <w:rsid w:val="00945ABB"/>
    <w:rsid w:val="00946B50"/>
    <w:rsid w:val="00953960"/>
    <w:rsid w:val="00957AA3"/>
    <w:rsid w:val="00960CAD"/>
    <w:rsid w:val="00962926"/>
    <w:rsid w:val="00964FC6"/>
    <w:rsid w:val="0096632C"/>
    <w:rsid w:val="00967609"/>
    <w:rsid w:val="009712B8"/>
    <w:rsid w:val="00971CC1"/>
    <w:rsid w:val="00972D90"/>
    <w:rsid w:val="009762E4"/>
    <w:rsid w:val="0098276D"/>
    <w:rsid w:val="00982CCB"/>
    <w:rsid w:val="009873B2"/>
    <w:rsid w:val="00991816"/>
    <w:rsid w:val="009A16E6"/>
    <w:rsid w:val="009A29F2"/>
    <w:rsid w:val="009A358B"/>
    <w:rsid w:val="009A3EE4"/>
    <w:rsid w:val="009A59C7"/>
    <w:rsid w:val="009A5DF1"/>
    <w:rsid w:val="009A7F7A"/>
    <w:rsid w:val="009B23B3"/>
    <w:rsid w:val="009B2C9A"/>
    <w:rsid w:val="009B3391"/>
    <w:rsid w:val="009C0138"/>
    <w:rsid w:val="009C026F"/>
    <w:rsid w:val="009C0344"/>
    <w:rsid w:val="009C1071"/>
    <w:rsid w:val="009C12A6"/>
    <w:rsid w:val="009C17C4"/>
    <w:rsid w:val="009C18EB"/>
    <w:rsid w:val="009C1966"/>
    <w:rsid w:val="009C47F3"/>
    <w:rsid w:val="009C4B30"/>
    <w:rsid w:val="009C4C83"/>
    <w:rsid w:val="009C52AC"/>
    <w:rsid w:val="009C543B"/>
    <w:rsid w:val="009C56E3"/>
    <w:rsid w:val="009C5F4B"/>
    <w:rsid w:val="009C625D"/>
    <w:rsid w:val="009C6D00"/>
    <w:rsid w:val="009C79A5"/>
    <w:rsid w:val="009C7E71"/>
    <w:rsid w:val="009D09C8"/>
    <w:rsid w:val="009D2E03"/>
    <w:rsid w:val="009D42DB"/>
    <w:rsid w:val="009D7C95"/>
    <w:rsid w:val="009D7D61"/>
    <w:rsid w:val="009E01CF"/>
    <w:rsid w:val="009E0421"/>
    <w:rsid w:val="009E50CD"/>
    <w:rsid w:val="009E6F6A"/>
    <w:rsid w:val="009F16AC"/>
    <w:rsid w:val="009F279B"/>
    <w:rsid w:val="009F5B55"/>
    <w:rsid w:val="009F65C1"/>
    <w:rsid w:val="00A01F94"/>
    <w:rsid w:val="00A10FFC"/>
    <w:rsid w:val="00A1422A"/>
    <w:rsid w:val="00A14D27"/>
    <w:rsid w:val="00A14F0E"/>
    <w:rsid w:val="00A15CA2"/>
    <w:rsid w:val="00A16F91"/>
    <w:rsid w:val="00A16FE4"/>
    <w:rsid w:val="00A244CC"/>
    <w:rsid w:val="00A24689"/>
    <w:rsid w:val="00A25010"/>
    <w:rsid w:val="00A3188E"/>
    <w:rsid w:val="00A336ED"/>
    <w:rsid w:val="00A357A3"/>
    <w:rsid w:val="00A358D4"/>
    <w:rsid w:val="00A3682A"/>
    <w:rsid w:val="00A3743E"/>
    <w:rsid w:val="00A37B50"/>
    <w:rsid w:val="00A37C4B"/>
    <w:rsid w:val="00A418B8"/>
    <w:rsid w:val="00A41CF6"/>
    <w:rsid w:val="00A45517"/>
    <w:rsid w:val="00A45AD7"/>
    <w:rsid w:val="00A45E4A"/>
    <w:rsid w:val="00A505E7"/>
    <w:rsid w:val="00A612CC"/>
    <w:rsid w:val="00A6226C"/>
    <w:rsid w:val="00A6355B"/>
    <w:rsid w:val="00A63C38"/>
    <w:rsid w:val="00A67A65"/>
    <w:rsid w:val="00A71216"/>
    <w:rsid w:val="00A71B85"/>
    <w:rsid w:val="00A76486"/>
    <w:rsid w:val="00A769EF"/>
    <w:rsid w:val="00A81A96"/>
    <w:rsid w:val="00A83CC0"/>
    <w:rsid w:val="00A84492"/>
    <w:rsid w:val="00A84CC5"/>
    <w:rsid w:val="00A85DE2"/>
    <w:rsid w:val="00A861D7"/>
    <w:rsid w:val="00A93143"/>
    <w:rsid w:val="00A93374"/>
    <w:rsid w:val="00A9742A"/>
    <w:rsid w:val="00A979A5"/>
    <w:rsid w:val="00AA02BE"/>
    <w:rsid w:val="00AA0E1A"/>
    <w:rsid w:val="00AA1859"/>
    <w:rsid w:val="00AA53AD"/>
    <w:rsid w:val="00AA5F2F"/>
    <w:rsid w:val="00AA6520"/>
    <w:rsid w:val="00AB0BE0"/>
    <w:rsid w:val="00AB1358"/>
    <w:rsid w:val="00AB18D3"/>
    <w:rsid w:val="00AB32CE"/>
    <w:rsid w:val="00AB4B94"/>
    <w:rsid w:val="00AB6180"/>
    <w:rsid w:val="00AB6832"/>
    <w:rsid w:val="00AB73A0"/>
    <w:rsid w:val="00AB79F6"/>
    <w:rsid w:val="00AB7E99"/>
    <w:rsid w:val="00AB7EFF"/>
    <w:rsid w:val="00AC20BF"/>
    <w:rsid w:val="00AC2F4F"/>
    <w:rsid w:val="00AC380D"/>
    <w:rsid w:val="00AC41B7"/>
    <w:rsid w:val="00AC49A5"/>
    <w:rsid w:val="00AC4D73"/>
    <w:rsid w:val="00AC501D"/>
    <w:rsid w:val="00AC5686"/>
    <w:rsid w:val="00AD0DA9"/>
    <w:rsid w:val="00AD0E8F"/>
    <w:rsid w:val="00AD2149"/>
    <w:rsid w:val="00AD3716"/>
    <w:rsid w:val="00AD4FD6"/>
    <w:rsid w:val="00AD6F3A"/>
    <w:rsid w:val="00AE098B"/>
    <w:rsid w:val="00AE300D"/>
    <w:rsid w:val="00AE4E4B"/>
    <w:rsid w:val="00AF1DB9"/>
    <w:rsid w:val="00AF3BC2"/>
    <w:rsid w:val="00AF596E"/>
    <w:rsid w:val="00AF7D30"/>
    <w:rsid w:val="00B00618"/>
    <w:rsid w:val="00B0061D"/>
    <w:rsid w:val="00B009BC"/>
    <w:rsid w:val="00B00A2D"/>
    <w:rsid w:val="00B01C48"/>
    <w:rsid w:val="00B07FC3"/>
    <w:rsid w:val="00B179E0"/>
    <w:rsid w:val="00B212E0"/>
    <w:rsid w:val="00B22422"/>
    <w:rsid w:val="00B25A39"/>
    <w:rsid w:val="00B261A2"/>
    <w:rsid w:val="00B2693D"/>
    <w:rsid w:val="00B32B0C"/>
    <w:rsid w:val="00B34D31"/>
    <w:rsid w:val="00B356A3"/>
    <w:rsid w:val="00B35D21"/>
    <w:rsid w:val="00B3760B"/>
    <w:rsid w:val="00B40800"/>
    <w:rsid w:val="00B426C8"/>
    <w:rsid w:val="00B42806"/>
    <w:rsid w:val="00B44AA9"/>
    <w:rsid w:val="00B4535B"/>
    <w:rsid w:val="00B4718C"/>
    <w:rsid w:val="00B502C3"/>
    <w:rsid w:val="00B5045D"/>
    <w:rsid w:val="00B5370E"/>
    <w:rsid w:val="00B54C99"/>
    <w:rsid w:val="00B54DB4"/>
    <w:rsid w:val="00B56637"/>
    <w:rsid w:val="00B56FE1"/>
    <w:rsid w:val="00B57926"/>
    <w:rsid w:val="00B611AA"/>
    <w:rsid w:val="00B612B0"/>
    <w:rsid w:val="00B61352"/>
    <w:rsid w:val="00B63613"/>
    <w:rsid w:val="00B638CC"/>
    <w:rsid w:val="00B647DD"/>
    <w:rsid w:val="00B64C4E"/>
    <w:rsid w:val="00B6513C"/>
    <w:rsid w:val="00B65BF7"/>
    <w:rsid w:val="00B726F9"/>
    <w:rsid w:val="00B76041"/>
    <w:rsid w:val="00B80B7A"/>
    <w:rsid w:val="00B82544"/>
    <w:rsid w:val="00B83FB3"/>
    <w:rsid w:val="00B84C80"/>
    <w:rsid w:val="00B84FB8"/>
    <w:rsid w:val="00B87180"/>
    <w:rsid w:val="00B939C5"/>
    <w:rsid w:val="00B966DB"/>
    <w:rsid w:val="00BA0169"/>
    <w:rsid w:val="00BA0518"/>
    <w:rsid w:val="00BA0902"/>
    <w:rsid w:val="00BA0A28"/>
    <w:rsid w:val="00BA343F"/>
    <w:rsid w:val="00BA34B5"/>
    <w:rsid w:val="00BA687D"/>
    <w:rsid w:val="00BB05C0"/>
    <w:rsid w:val="00BB0839"/>
    <w:rsid w:val="00BB0B53"/>
    <w:rsid w:val="00BB1B31"/>
    <w:rsid w:val="00BB2BBF"/>
    <w:rsid w:val="00BB34E1"/>
    <w:rsid w:val="00BB66AA"/>
    <w:rsid w:val="00BB6895"/>
    <w:rsid w:val="00BB7012"/>
    <w:rsid w:val="00BC0C2B"/>
    <w:rsid w:val="00BC2092"/>
    <w:rsid w:val="00BC339E"/>
    <w:rsid w:val="00BC4FD8"/>
    <w:rsid w:val="00BC5540"/>
    <w:rsid w:val="00BC7375"/>
    <w:rsid w:val="00BD3565"/>
    <w:rsid w:val="00BD6671"/>
    <w:rsid w:val="00BD6EB9"/>
    <w:rsid w:val="00BD7B6D"/>
    <w:rsid w:val="00BE0998"/>
    <w:rsid w:val="00BE1639"/>
    <w:rsid w:val="00BE1EB1"/>
    <w:rsid w:val="00BE28F1"/>
    <w:rsid w:val="00BE63C8"/>
    <w:rsid w:val="00BF0D4E"/>
    <w:rsid w:val="00BF1CDC"/>
    <w:rsid w:val="00BF5A52"/>
    <w:rsid w:val="00BF73C8"/>
    <w:rsid w:val="00BF745B"/>
    <w:rsid w:val="00BF7C94"/>
    <w:rsid w:val="00C00A88"/>
    <w:rsid w:val="00C00CA3"/>
    <w:rsid w:val="00C01602"/>
    <w:rsid w:val="00C01B6F"/>
    <w:rsid w:val="00C05175"/>
    <w:rsid w:val="00C07DF2"/>
    <w:rsid w:val="00C108EF"/>
    <w:rsid w:val="00C151C2"/>
    <w:rsid w:val="00C20ECF"/>
    <w:rsid w:val="00C215A1"/>
    <w:rsid w:val="00C308A3"/>
    <w:rsid w:val="00C33EB2"/>
    <w:rsid w:val="00C352B4"/>
    <w:rsid w:val="00C363FD"/>
    <w:rsid w:val="00C36E44"/>
    <w:rsid w:val="00C414BA"/>
    <w:rsid w:val="00C43B02"/>
    <w:rsid w:val="00C4458E"/>
    <w:rsid w:val="00C44B39"/>
    <w:rsid w:val="00C44B7D"/>
    <w:rsid w:val="00C466C2"/>
    <w:rsid w:val="00C47857"/>
    <w:rsid w:val="00C47D1C"/>
    <w:rsid w:val="00C500C4"/>
    <w:rsid w:val="00C5017B"/>
    <w:rsid w:val="00C510C1"/>
    <w:rsid w:val="00C514BA"/>
    <w:rsid w:val="00C534C3"/>
    <w:rsid w:val="00C535E2"/>
    <w:rsid w:val="00C53FFE"/>
    <w:rsid w:val="00C540CF"/>
    <w:rsid w:val="00C542D5"/>
    <w:rsid w:val="00C54FF5"/>
    <w:rsid w:val="00C57911"/>
    <w:rsid w:val="00C6256C"/>
    <w:rsid w:val="00C6431D"/>
    <w:rsid w:val="00C66019"/>
    <w:rsid w:val="00C67C46"/>
    <w:rsid w:val="00C732E9"/>
    <w:rsid w:val="00C73584"/>
    <w:rsid w:val="00C80176"/>
    <w:rsid w:val="00C81F1F"/>
    <w:rsid w:val="00C91F83"/>
    <w:rsid w:val="00C929BE"/>
    <w:rsid w:val="00C95953"/>
    <w:rsid w:val="00C95C0D"/>
    <w:rsid w:val="00C96E72"/>
    <w:rsid w:val="00CA035F"/>
    <w:rsid w:val="00CA059B"/>
    <w:rsid w:val="00CA12E7"/>
    <w:rsid w:val="00CA190C"/>
    <w:rsid w:val="00CA21C6"/>
    <w:rsid w:val="00CB0198"/>
    <w:rsid w:val="00CB0755"/>
    <w:rsid w:val="00CB1338"/>
    <w:rsid w:val="00CB1CC6"/>
    <w:rsid w:val="00CB3625"/>
    <w:rsid w:val="00CB3A27"/>
    <w:rsid w:val="00CB3CE5"/>
    <w:rsid w:val="00CB6184"/>
    <w:rsid w:val="00CB7781"/>
    <w:rsid w:val="00CC0164"/>
    <w:rsid w:val="00CC263C"/>
    <w:rsid w:val="00CC2847"/>
    <w:rsid w:val="00CD3B2D"/>
    <w:rsid w:val="00CD419F"/>
    <w:rsid w:val="00CD57E1"/>
    <w:rsid w:val="00CD78D2"/>
    <w:rsid w:val="00CE1A3F"/>
    <w:rsid w:val="00CE2E71"/>
    <w:rsid w:val="00CE3D08"/>
    <w:rsid w:val="00CE4662"/>
    <w:rsid w:val="00CE7B7E"/>
    <w:rsid w:val="00CF18F2"/>
    <w:rsid w:val="00CF2D89"/>
    <w:rsid w:val="00CF3526"/>
    <w:rsid w:val="00CF3B8B"/>
    <w:rsid w:val="00CF629A"/>
    <w:rsid w:val="00CF6EE3"/>
    <w:rsid w:val="00D0171F"/>
    <w:rsid w:val="00D01DFD"/>
    <w:rsid w:val="00D0343A"/>
    <w:rsid w:val="00D05593"/>
    <w:rsid w:val="00D0667B"/>
    <w:rsid w:val="00D1008E"/>
    <w:rsid w:val="00D119D8"/>
    <w:rsid w:val="00D1276A"/>
    <w:rsid w:val="00D13908"/>
    <w:rsid w:val="00D13AF7"/>
    <w:rsid w:val="00D15324"/>
    <w:rsid w:val="00D169D9"/>
    <w:rsid w:val="00D20419"/>
    <w:rsid w:val="00D226E7"/>
    <w:rsid w:val="00D239B2"/>
    <w:rsid w:val="00D23A0D"/>
    <w:rsid w:val="00D259B7"/>
    <w:rsid w:val="00D30B46"/>
    <w:rsid w:val="00D32CE8"/>
    <w:rsid w:val="00D33B28"/>
    <w:rsid w:val="00D33FB0"/>
    <w:rsid w:val="00D35B74"/>
    <w:rsid w:val="00D35C0F"/>
    <w:rsid w:val="00D35FD1"/>
    <w:rsid w:val="00D40896"/>
    <w:rsid w:val="00D40AD4"/>
    <w:rsid w:val="00D42611"/>
    <w:rsid w:val="00D43066"/>
    <w:rsid w:val="00D4337C"/>
    <w:rsid w:val="00D444E3"/>
    <w:rsid w:val="00D45A66"/>
    <w:rsid w:val="00D46348"/>
    <w:rsid w:val="00D47CB0"/>
    <w:rsid w:val="00D561B4"/>
    <w:rsid w:val="00D57771"/>
    <w:rsid w:val="00D617BB"/>
    <w:rsid w:val="00D64A96"/>
    <w:rsid w:val="00D674CF"/>
    <w:rsid w:val="00D71B4F"/>
    <w:rsid w:val="00D7440D"/>
    <w:rsid w:val="00D74CCF"/>
    <w:rsid w:val="00D7695D"/>
    <w:rsid w:val="00D76B2F"/>
    <w:rsid w:val="00D841C7"/>
    <w:rsid w:val="00D85024"/>
    <w:rsid w:val="00D85FF5"/>
    <w:rsid w:val="00D86685"/>
    <w:rsid w:val="00D86C24"/>
    <w:rsid w:val="00D87F72"/>
    <w:rsid w:val="00D92E03"/>
    <w:rsid w:val="00D93016"/>
    <w:rsid w:val="00D97288"/>
    <w:rsid w:val="00DA1362"/>
    <w:rsid w:val="00DA1FCC"/>
    <w:rsid w:val="00DA2718"/>
    <w:rsid w:val="00DA3419"/>
    <w:rsid w:val="00DA609C"/>
    <w:rsid w:val="00DA61C1"/>
    <w:rsid w:val="00DA62CF"/>
    <w:rsid w:val="00DB0543"/>
    <w:rsid w:val="00DB2C91"/>
    <w:rsid w:val="00DB30E7"/>
    <w:rsid w:val="00DB57DF"/>
    <w:rsid w:val="00DB6C33"/>
    <w:rsid w:val="00DC4673"/>
    <w:rsid w:val="00DC7542"/>
    <w:rsid w:val="00DC776B"/>
    <w:rsid w:val="00DD25F5"/>
    <w:rsid w:val="00DD498F"/>
    <w:rsid w:val="00DD5922"/>
    <w:rsid w:val="00DD6FBC"/>
    <w:rsid w:val="00DE2475"/>
    <w:rsid w:val="00DE3CDD"/>
    <w:rsid w:val="00DE40FA"/>
    <w:rsid w:val="00DE4353"/>
    <w:rsid w:val="00DE47F1"/>
    <w:rsid w:val="00DE4F96"/>
    <w:rsid w:val="00DE61AD"/>
    <w:rsid w:val="00DF0ADC"/>
    <w:rsid w:val="00DF0F25"/>
    <w:rsid w:val="00DF1175"/>
    <w:rsid w:val="00DF2A05"/>
    <w:rsid w:val="00DF2F6D"/>
    <w:rsid w:val="00DF3516"/>
    <w:rsid w:val="00DF4C2F"/>
    <w:rsid w:val="00DF7B4F"/>
    <w:rsid w:val="00E01A6F"/>
    <w:rsid w:val="00E07E9D"/>
    <w:rsid w:val="00E11810"/>
    <w:rsid w:val="00E124E8"/>
    <w:rsid w:val="00E13D5F"/>
    <w:rsid w:val="00E16204"/>
    <w:rsid w:val="00E21AFE"/>
    <w:rsid w:val="00E2244D"/>
    <w:rsid w:val="00E23762"/>
    <w:rsid w:val="00E238B9"/>
    <w:rsid w:val="00E25A52"/>
    <w:rsid w:val="00E321BD"/>
    <w:rsid w:val="00E3412D"/>
    <w:rsid w:val="00E35232"/>
    <w:rsid w:val="00E403D9"/>
    <w:rsid w:val="00E404AB"/>
    <w:rsid w:val="00E40C2C"/>
    <w:rsid w:val="00E40DD0"/>
    <w:rsid w:val="00E43684"/>
    <w:rsid w:val="00E45FF5"/>
    <w:rsid w:val="00E46D6A"/>
    <w:rsid w:val="00E520A3"/>
    <w:rsid w:val="00E5385B"/>
    <w:rsid w:val="00E578E1"/>
    <w:rsid w:val="00E6155E"/>
    <w:rsid w:val="00E65E19"/>
    <w:rsid w:val="00E70580"/>
    <w:rsid w:val="00E70820"/>
    <w:rsid w:val="00E70BF1"/>
    <w:rsid w:val="00E71DBB"/>
    <w:rsid w:val="00E7351B"/>
    <w:rsid w:val="00E74F8A"/>
    <w:rsid w:val="00E81CAD"/>
    <w:rsid w:val="00E8201F"/>
    <w:rsid w:val="00E826E7"/>
    <w:rsid w:val="00E827F8"/>
    <w:rsid w:val="00E83350"/>
    <w:rsid w:val="00E846A9"/>
    <w:rsid w:val="00E8502E"/>
    <w:rsid w:val="00E85E49"/>
    <w:rsid w:val="00E86E41"/>
    <w:rsid w:val="00E87625"/>
    <w:rsid w:val="00E9005D"/>
    <w:rsid w:val="00E90556"/>
    <w:rsid w:val="00E915D9"/>
    <w:rsid w:val="00E9424B"/>
    <w:rsid w:val="00E947CB"/>
    <w:rsid w:val="00E94CC0"/>
    <w:rsid w:val="00E9584B"/>
    <w:rsid w:val="00E96168"/>
    <w:rsid w:val="00E96302"/>
    <w:rsid w:val="00E9645E"/>
    <w:rsid w:val="00E965E5"/>
    <w:rsid w:val="00E968E9"/>
    <w:rsid w:val="00E96EE8"/>
    <w:rsid w:val="00EA2EE2"/>
    <w:rsid w:val="00EA3A04"/>
    <w:rsid w:val="00EA7E58"/>
    <w:rsid w:val="00EB3980"/>
    <w:rsid w:val="00EB43BD"/>
    <w:rsid w:val="00EC0771"/>
    <w:rsid w:val="00EC198A"/>
    <w:rsid w:val="00EC20DC"/>
    <w:rsid w:val="00EC2540"/>
    <w:rsid w:val="00EC3238"/>
    <w:rsid w:val="00EC355C"/>
    <w:rsid w:val="00EC3686"/>
    <w:rsid w:val="00EC444F"/>
    <w:rsid w:val="00EC4460"/>
    <w:rsid w:val="00EC5B88"/>
    <w:rsid w:val="00EC6692"/>
    <w:rsid w:val="00EC6B18"/>
    <w:rsid w:val="00ED0967"/>
    <w:rsid w:val="00ED2F70"/>
    <w:rsid w:val="00ED353D"/>
    <w:rsid w:val="00ED55D6"/>
    <w:rsid w:val="00ED6779"/>
    <w:rsid w:val="00ED6789"/>
    <w:rsid w:val="00EE042B"/>
    <w:rsid w:val="00EE3536"/>
    <w:rsid w:val="00EE45E7"/>
    <w:rsid w:val="00EF0CFC"/>
    <w:rsid w:val="00EF2608"/>
    <w:rsid w:val="00EF267F"/>
    <w:rsid w:val="00EF4E3F"/>
    <w:rsid w:val="00EF7D9B"/>
    <w:rsid w:val="00F00365"/>
    <w:rsid w:val="00F02317"/>
    <w:rsid w:val="00F06B4D"/>
    <w:rsid w:val="00F07B4E"/>
    <w:rsid w:val="00F1597A"/>
    <w:rsid w:val="00F16E88"/>
    <w:rsid w:val="00F20F63"/>
    <w:rsid w:val="00F21A08"/>
    <w:rsid w:val="00F2201A"/>
    <w:rsid w:val="00F2297C"/>
    <w:rsid w:val="00F265FD"/>
    <w:rsid w:val="00F326C9"/>
    <w:rsid w:val="00F32D70"/>
    <w:rsid w:val="00F331DF"/>
    <w:rsid w:val="00F3572B"/>
    <w:rsid w:val="00F36C59"/>
    <w:rsid w:val="00F40ECD"/>
    <w:rsid w:val="00F41C30"/>
    <w:rsid w:val="00F41D48"/>
    <w:rsid w:val="00F41FD2"/>
    <w:rsid w:val="00F42926"/>
    <w:rsid w:val="00F44250"/>
    <w:rsid w:val="00F4439F"/>
    <w:rsid w:val="00F45D42"/>
    <w:rsid w:val="00F465D7"/>
    <w:rsid w:val="00F5025E"/>
    <w:rsid w:val="00F5145A"/>
    <w:rsid w:val="00F52496"/>
    <w:rsid w:val="00F52A9B"/>
    <w:rsid w:val="00F53127"/>
    <w:rsid w:val="00F53980"/>
    <w:rsid w:val="00F53D86"/>
    <w:rsid w:val="00F54350"/>
    <w:rsid w:val="00F56B70"/>
    <w:rsid w:val="00F574F7"/>
    <w:rsid w:val="00F57833"/>
    <w:rsid w:val="00F64576"/>
    <w:rsid w:val="00F66B84"/>
    <w:rsid w:val="00F67619"/>
    <w:rsid w:val="00F67B07"/>
    <w:rsid w:val="00F708F5"/>
    <w:rsid w:val="00F71545"/>
    <w:rsid w:val="00F720B8"/>
    <w:rsid w:val="00F73056"/>
    <w:rsid w:val="00F73562"/>
    <w:rsid w:val="00F736FE"/>
    <w:rsid w:val="00F743BD"/>
    <w:rsid w:val="00F752EA"/>
    <w:rsid w:val="00F76B45"/>
    <w:rsid w:val="00F81045"/>
    <w:rsid w:val="00F821CF"/>
    <w:rsid w:val="00F826BD"/>
    <w:rsid w:val="00F87045"/>
    <w:rsid w:val="00F87395"/>
    <w:rsid w:val="00F87516"/>
    <w:rsid w:val="00F900EB"/>
    <w:rsid w:val="00F91152"/>
    <w:rsid w:val="00F91672"/>
    <w:rsid w:val="00F9177B"/>
    <w:rsid w:val="00F9356D"/>
    <w:rsid w:val="00F94440"/>
    <w:rsid w:val="00F968C3"/>
    <w:rsid w:val="00F9752F"/>
    <w:rsid w:val="00FA1337"/>
    <w:rsid w:val="00FA31C7"/>
    <w:rsid w:val="00FA3A86"/>
    <w:rsid w:val="00FA7A41"/>
    <w:rsid w:val="00FB3075"/>
    <w:rsid w:val="00FB445D"/>
    <w:rsid w:val="00FB6016"/>
    <w:rsid w:val="00FB74B9"/>
    <w:rsid w:val="00FB7CE8"/>
    <w:rsid w:val="00FC105A"/>
    <w:rsid w:val="00FC19B0"/>
    <w:rsid w:val="00FC2026"/>
    <w:rsid w:val="00FC2625"/>
    <w:rsid w:val="00FC4851"/>
    <w:rsid w:val="00FC7915"/>
    <w:rsid w:val="00FC7E32"/>
    <w:rsid w:val="00FD0548"/>
    <w:rsid w:val="00FD0795"/>
    <w:rsid w:val="00FD1CE1"/>
    <w:rsid w:val="00FD30B1"/>
    <w:rsid w:val="00FD3742"/>
    <w:rsid w:val="00FD3746"/>
    <w:rsid w:val="00FD4A35"/>
    <w:rsid w:val="00FD533F"/>
    <w:rsid w:val="00FD6941"/>
    <w:rsid w:val="00FD719A"/>
    <w:rsid w:val="00FE0B27"/>
    <w:rsid w:val="00FE16A9"/>
    <w:rsid w:val="00FE1D2A"/>
    <w:rsid w:val="00FE44F2"/>
    <w:rsid w:val="00FE6F55"/>
    <w:rsid w:val="00FF1D5E"/>
    <w:rsid w:val="00FF3CEF"/>
    <w:rsid w:val="00FF4876"/>
    <w:rsid w:val="00FF5210"/>
    <w:rsid w:val="00FF540E"/>
    <w:rsid w:val="00FF6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4097"/>
    <o:shapelayout v:ext="edit">
      <o:idmap v:ext="edit" data="1"/>
    </o:shapelayout>
  </w:shapeDefaults>
  <w:decimalSymbol w:val="."/>
  <w:listSeparator w:val=","/>
  <w14:docId w14:val="43F2A8DB"/>
  <w15:docId w15:val="{B9613991-38A3-4792-9536-FD7165C8861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0479A"/>
    <w:pPr>
      <w:ind w:firstLine="432"/>
    </w:pPr>
    <w:rPr>
      <w:sz w:val="24"/>
      <w:szCs w:val="24"/>
    </w:rPr>
  </w:style>
  <w:style w:type="paragraph" w:styleId="Heading1">
    <w:name w:val="heading 1"/>
    <w:basedOn w:val="Normal"/>
    <w:next w:val="Normal"/>
    <w:qFormat/>
    <w:rsid w:val="008C09A9"/>
    <w:pPr>
      <w:keepNext/>
      <w:numPr>
        <w:numId w:val="1"/>
      </w:numPr>
      <w:spacing w:before="240" w:after="60"/>
      <w:outlineLvl w:val="0"/>
    </w:pPr>
    <w:rPr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qFormat/>
    <w:rsid w:val="008C09A9"/>
    <w:pPr>
      <w:keepNext/>
      <w:numPr>
        <w:ilvl w:val="1"/>
        <w:numId w:val="1"/>
      </w:numPr>
      <w:spacing w:before="240" w:after="60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qFormat/>
    <w:rsid w:val="008C09A9"/>
    <w:pPr>
      <w:keepNext/>
      <w:numPr>
        <w:ilvl w:val="2"/>
        <w:numId w:val="1"/>
      </w:numPr>
      <w:spacing w:before="240" w:after="60"/>
      <w:outlineLvl w:val="2"/>
    </w:pPr>
    <w:rPr>
      <w:b/>
      <w:bCs/>
      <w:sz w:val="26"/>
      <w:szCs w:val="26"/>
    </w:rPr>
  </w:style>
  <w:style w:type="paragraph" w:styleId="Heading4">
    <w:name w:val="heading 4"/>
    <w:basedOn w:val="Normal"/>
    <w:next w:val="Normal"/>
    <w:qFormat/>
    <w:rsid w:val="008C09A9"/>
    <w:pPr>
      <w:keepNext/>
      <w:numPr>
        <w:ilvl w:val="3"/>
        <w:numId w:val="1"/>
      </w:numPr>
      <w:spacing w:before="240" w:after="60"/>
      <w:outlineLvl w:val="3"/>
    </w:pPr>
    <w:rPr>
      <w:b/>
      <w:bCs/>
      <w:szCs w:val="28"/>
    </w:rPr>
  </w:style>
  <w:style w:type="paragraph" w:styleId="Heading5">
    <w:name w:val="heading 5"/>
    <w:basedOn w:val="Normal"/>
    <w:next w:val="Normal"/>
    <w:qFormat/>
    <w:rsid w:val="008C09A9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8C09A9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8C09A9"/>
    <w:pPr>
      <w:numPr>
        <w:ilvl w:val="6"/>
        <w:numId w:val="1"/>
      </w:numPr>
      <w:spacing w:before="240" w:after="60"/>
      <w:outlineLvl w:val="6"/>
    </w:pPr>
  </w:style>
  <w:style w:type="paragraph" w:styleId="Heading8">
    <w:name w:val="heading 8"/>
    <w:basedOn w:val="Normal"/>
    <w:next w:val="Normal"/>
    <w:qFormat/>
    <w:rsid w:val="008C09A9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Heading9">
    <w:name w:val="heading 9"/>
    <w:basedOn w:val="Normal"/>
    <w:next w:val="Normal"/>
    <w:qFormat/>
    <w:rsid w:val="008C09A9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rsid w:val="008C09A9"/>
    <w:pPr>
      <w:autoSpaceDE w:val="0"/>
      <w:autoSpaceDN w:val="0"/>
      <w:adjustRightInd w:val="0"/>
    </w:pPr>
    <w:rPr>
      <w:color w:val="000000"/>
    </w:rPr>
  </w:style>
  <w:style w:type="character" w:customStyle="1" w:styleId="MTEquationSection">
    <w:name w:val="MTEquationSection"/>
    <w:basedOn w:val="DefaultParagraphFont"/>
    <w:rsid w:val="008C09A9"/>
    <w:rPr>
      <w:vanish w:val="0"/>
      <w:color w:val="FF0000"/>
    </w:rPr>
  </w:style>
  <w:style w:type="paragraph" w:styleId="TOC1">
    <w:name w:val="toc 1"/>
    <w:basedOn w:val="Normal"/>
    <w:next w:val="Normal"/>
    <w:autoRedefine/>
    <w:uiPriority w:val="39"/>
    <w:rsid w:val="00D85024"/>
    <w:pPr>
      <w:keepNext/>
      <w:keepLines/>
      <w:spacing w:before="120" w:after="120"/>
      <w:jc w:val="center"/>
    </w:pPr>
    <w:rPr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rsid w:val="008C09A9"/>
    <w:pPr>
      <w:ind w:left="240"/>
    </w:pPr>
    <w:rPr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rsid w:val="008C09A9"/>
    <w:pPr>
      <w:ind w:left="480"/>
    </w:pPr>
    <w:rPr>
      <w:i/>
      <w:iCs/>
      <w:sz w:val="20"/>
      <w:szCs w:val="20"/>
    </w:rPr>
  </w:style>
  <w:style w:type="paragraph" w:styleId="TOC4">
    <w:name w:val="toc 4"/>
    <w:basedOn w:val="Normal"/>
    <w:next w:val="Normal"/>
    <w:autoRedefine/>
    <w:semiHidden/>
    <w:rsid w:val="008C09A9"/>
    <w:pPr>
      <w:ind w:left="720"/>
    </w:pPr>
    <w:rPr>
      <w:sz w:val="18"/>
      <w:szCs w:val="18"/>
    </w:rPr>
  </w:style>
  <w:style w:type="paragraph" w:styleId="TOC5">
    <w:name w:val="toc 5"/>
    <w:basedOn w:val="Normal"/>
    <w:next w:val="Normal"/>
    <w:autoRedefine/>
    <w:semiHidden/>
    <w:rsid w:val="008C09A9"/>
    <w:pPr>
      <w:ind w:left="960"/>
    </w:pPr>
    <w:rPr>
      <w:sz w:val="18"/>
      <w:szCs w:val="18"/>
    </w:rPr>
  </w:style>
  <w:style w:type="paragraph" w:styleId="TOC6">
    <w:name w:val="toc 6"/>
    <w:basedOn w:val="Normal"/>
    <w:next w:val="Normal"/>
    <w:autoRedefine/>
    <w:semiHidden/>
    <w:rsid w:val="008C09A9"/>
    <w:pPr>
      <w:ind w:left="1200"/>
    </w:pPr>
    <w:rPr>
      <w:sz w:val="18"/>
      <w:szCs w:val="18"/>
    </w:rPr>
  </w:style>
  <w:style w:type="paragraph" w:styleId="TOC7">
    <w:name w:val="toc 7"/>
    <w:basedOn w:val="Normal"/>
    <w:next w:val="Normal"/>
    <w:autoRedefine/>
    <w:semiHidden/>
    <w:rsid w:val="008C09A9"/>
    <w:pPr>
      <w:ind w:left="1440"/>
    </w:pPr>
    <w:rPr>
      <w:sz w:val="18"/>
      <w:szCs w:val="18"/>
    </w:rPr>
  </w:style>
  <w:style w:type="paragraph" w:styleId="TOC8">
    <w:name w:val="toc 8"/>
    <w:basedOn w:val="Normal"/>
    <w:next w:val="Normal"/>
    <w:autoRedefine/>
    <w:semiHidden/>
    <w:rsid w:val="008C09A9"/>
    <w:pPr>
      <w:ind w:left="1680"/>
    </w:pPr>
    <w:rPr>
      <w:sz w:val="18"/>
      <w:szCs w:val="18"/>
    </w:rPr>
  </w:style>
  <w:style w:type="paragraph" w:styleId="TOC9">
    <w:name w:val="toc 9"/>
    <w:basedOn w:val="Normal"/>
    <w:next w:val="Normal"/>
    <w:autoRedefine/>
    <w:semiHidden/>
    <w:rsid w:val="008C09A9"/>
    <w:pPr>
      <w:ind w:left="1920"/>
    </w:pPr>
    <w:rPr>
      <w:sz w:val="18"/>
      <w:szCs w:val="18"/>
    </w:rPr>
  </w:style>
  <w:style w:type="character" w:styleId="Hyperlink">
    <w:name w:val="Hyperlink"/>
    <w:basedOn w:val="DefaultParagraphFont"/>
    <w:uiPriority w:val="99"/>
    <w:rsid w:val="008C09A9"/>
    <w:rPr>
      <w:color w:val="0000FF"/>
      <w:u w:val="single"/>
    </w:rPr>
  </w:style>
  <w:style w:type="paragraph" w:styleId="Caption">
    <w:name w:val="caption"/>
    <w:basedOn w:val="Normal"/>
    <w:next w:val="Normal"/>
    <w:qFormat/>
    <w:rsid w:val="00733D0B"/>
    <w:pPr>
      <w:keepNext/>
      <w:keepLines/>
      <w:ind w:left="720" w:right="720" w:firstLine="0"/>
    </w:pPr>
    <w:rPr>
      <w:bCs/>
    </w:rPr>
  </w:style>
  <w:style w:type="character" w:styleId="FollowedHyperlink">
    <w:name w:val="FollowedHyperlink"/>
    <w:basedOn w:val="DefaultParagraphFont"/>
    <w:rsid w:val="008C09A9"/>
    <w:rPr>
      <w:color w:val="800080"/>
      <w:u w:val="single"/>
    </w:rPr>
  </w:style>
  <w:style w:type="paragraph" w:styleId="Footer">
    <w:name w:val="footer"/>
    <w:basedOn w:val="Normal"/>
    <w:rsid w:val="008C09A9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8C09A9"/>
  </w:style>
  <w:style w:type="paragraph" w:styleId="BodyTextIndent">
    <w:name w:val="Body Text Indent"/>
    <w:basedOn w:val="Normal"/>
    <w:rsid w:val="008C09A9"/>
    <w:pPr>
      <w:autoSpaceDE w:val="0"/>
      <w:autoSpaceDN w:val="0"/>
      <w:adjustRightInd w:val="0"/>
    </w:pPr>
  </w:style>
  <w:style w:type="paragraph" w:styleId="BodyText2">
    <w:name w:val="Body Text 2"/>
    <w:basedOn w:val="Normal"/>
    <w:rsid w:val="008C09A9"/>
  </w:style>
  <w:style w:type="paragraph" w:styleId="BalloonText">
    <w:name w:val="Balloon Text"/>
    <w:basedOn w:val="Normal"/>
    <w:link w:val="BalloonTextChar"/>
    <w:rsid w:val="009B2C9A"/>
    <w:rPr>
      <w:rFonts w:ascii="Tahoma" w:hAnsi="Tahoma" w:cs="Tahoma"/>
      <w:sz w:val="16"/>
      <w:szCs w:val="16"/>
    </w:rPr>
  </w:style>
  <w:style w:type="paragraph" w:customStyle="1" w:styleId="EquationLine">
    <w:name w:val="EquationLine"/>
    <w:basedOn w:val="Caption"/>
    <w:rsid w:val="008C09A9"/>
    <w:pPr>
      <w:tabs>
        <w:tab w:val="center" w:pos="4320"/>
        <w:tab w:val="right" w:pos="9000"/>
      </w:tabs>
    </w:pPr>
  </w:style>
  <w:style w:type="character" w:customStyle="1" w:styleId="BalloonTextChar">
    <w:name w:val="Balloon Text Char"/>
    <w:basedOn w:val="DefaultParagraphFont"/>
    <w:link w:val="BalloonText"/>
    <w:rsid w:val="009B2C9A"/>
    <w:rPr>
      <w:rFonts w:ascii="Tahoma" w:hAnsi="Tahoma" w:cs="Tahoma"/>
      <w:sz w:val="16"/>
      <w:szCs w:val="16"/>
    </w:rPr>
  </w:style>
  <w:style w:type="paragraph" w:customStyle="1" w:styleId="Authors">
    <w:name w:val="Authors"/>
    <w:basedOn w:val="Normal"/>
    <w:link w:val="AuthorsChar"/>
    <w:qFormat/>
    <w:rsid w:val="00733D0B"/>
    <w:pPr>
      <w:tabs>
        <w:tab w:val="left" w:pos="360"/>
        <w:tab w:val="left" w:pos="1260"/>
      </w:tabs>
      <w:spacing w:line="360" w:lineRule="auto"/>
      <w:jc w:val="center"/>
    </w:pPr>
    <w:rPr>
      <w:b/>
      <w:bCs/>
      <w:sz w:val="32"/>
      <w:szCs w:val="32"/>
    </w:rPr>
  </w:style>
  <w:style w:type="paragraph" w:styleId="Title">
    <w:name w:val="Title"/>
    <w:basedOn w:val="Normal"/>
    <w:next w:val="Normal"/>
    <w:link w:val="TitleChar"/>
    <w:qFormat/>
    <w:rsid w:val="00733D0B"/>
    <w:pPr>
      <w:contextualSpacing/>
      <w:jc w:val="center"/>
    </w:pPr>
    <w:rPr>
      <w:b/>
      <w:bCs/>
      <w:sz w:val="52"/>
    </w:rPr>
  </w:style>
  <w:style w:type="character" w:customStyle="1" w:styleId="AuthorsChar">
    <w:name w:val="Authors Char"/>
    <w:basedOn w:val="DefaultParagraphFont"/>
    <w:link w:val="Authors"/>
    <w:rsid w:val="00733D0B"/>
    <w:rPr>
      <w:b/>
      <w:bCs/>
      <w:sz w:val="32"/>
      <w:szCs w:val="32"/>
    </w:rPr>
  </w:style>
  <w:style w:type="character" w:customStyle="1" w:styleId="TitleChar">
    <w:name w:val="Title Char"/>
    <w:basedOn w:val="DefaultParagraphFont"/>
    <w:link w:val="Title"/>
    <w:rsid w:val="00733D0B"/>
    <w:rPr>
      <w:b/>
      <w:bCs/>
      <w:sz w:val="52"/>
      <w:szCs w:val="24"/>
    </w:rPr>
  </w:style>
  <w:style w:type="paragraph" w:customStyle="1" w:styleId="CenteredHeading">
    <w:name w:val="Centered Heading"/>
    <w:basedOn w:val="Normal"/>
    <w:link w:val="CenteredHeadingChar"/>
    <w:qFormat/>
    <w:rsid w:val="00733D0B"/>
    <w:pPr>
      <w:jc w:val="center"/>
    </w:pPr>
    <w:rPr>
      <w:b/>
      <w:sz w:val="36"/>
      <w:szCs w:val="36"/>
    </w:rPr>
  </w:style>
  <w:style w:type="paragraph" w:customStyle="1" w:styleId="LeftHeading">
    <w:name w:val="Left Heading"/>
    <w:basedOn w:val="Normal"/>
    <w:link w:val="LeftHeadingChar"/>
    <w:qFormat/>
    <w:rsid w:val="00733D0B"/>
    <w:pPr>
      <w:keepNext/>
      <w:keepLines/>
      <w:autoSpaceDE w:val="0"/>
      <w:autoSpaceDN w:val="0"/>
      <w:adjustRightInd w:val="0"/>
    </w:pPr>
    <w:rPr>
      <w:b/>
      <w:bCs/>
      <w:color w:val="000000"/>
      <w:sz w:val="32"/>
      <w:szCs w:val="32"/>
    </w:rPr>
  </w:style>
  <w:style w:type="character" w:customStyle="1" w:styleId="CenteredHeadingChar">
    <w:name w:val="Centered Heading Char"/>
    <w:basedOn w:val="DefaultParagraphFont"/>
    <w:link w:val="CenteredHeading"/>
    <w:rsid w:val="00733D0B"/>
    <w:rPr>
      <w:b/>
      <w:sz w:val="36"/>
      <w:szCs w:val="36"/>
    </w:rPr>
  </w:style>
  <w:style w:type="character" w:styleId="IntenseEmphasis">
    <w:name w:val="Intense Emphasis"/>
    <w:uiPriority w:val="21"/>
    <w:qFormat/>
    <w:rsid w:val="00733D0B"/>
    <w:rPr>
      <w:b/>
      <w:i/>
    </w:rPr>
  </w:style>
  <w:style w:type="character" w:customStyle="1" w:styleId="LeftHeadingChar">
    <w:name w:val="Left Heading Char"/>
    <w:basedOn w:val="DefaultParagraphFont"/>
    <w:link w:val="LeftHeading"/>
    <w:rsid w:val="00733D0B"/>
    <w:rPr>
      <w:b/>
      <w:bCs/>
      <w:color w:val="000000"/>
      <w:sz w:val="32"/>
      <w:szCs w:val="32"/>
    </w:rPr>
  </w:style>
  <w:style w:type="character" w:styleId="SubtleEmphasis">
    <w:name w:val="Subtle Emphasis"/>
    <w:uiPriority w:val="19"/>
    <w:qFormat/>
    <w:rsid w:val="00733D0B"/>
    <w:rPr>
      <w:b/>
    </w:rPr>
  </w:style>
  <w:style w:type="paragraph" w:styleId="Header">
    <w:name w:val="header"/>
    <w:basedOn w:val="Normal"/>
    <w:link w:val="HeaderChar"/>
    <w:rsid w:val="00733D0B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733D0B"/>
    <w:rPr>
      <w:sz w:val="24"/>
      <w:szCs w:val="24"/>
    </w:rPr>
  </w:style>
  <w:style w:type="paragraph" w:styleId="ListParagraph">
    <w:name w:val="List Paragraph"/>
    <w:basedOn w:val="Normal"/>
    <w:uiPriority w:val="34"/>
    <w:qFormat/>
    <w:rsid w:val="008D13E5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5E585D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367A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367A0"/>
    <w:rPr>
      <w:rFonts w:ascii="Courier New" w:hAnsi="Courier New" w:cs="Courier New"/>
    </w:rPr>
  </w:style>
  <w:style w:type="character" w:styleId="HTMLCode">
    <w:name w:val="HTML Code"/>
    <w:basedOn w:val="DefaultParagraphFont"/>
    <w:uiPriority w:val="99"/>
    <w:semiHidden/>
    <w:unhideWhenUsed/>
    <w:rsid w:val="007367A0"/>
    <w:rPr>
      <w:rFonts w:ascii="Courier New" w:eastAsia="Times New Roman" w:hAnsi="Courier New" w:cs="Courier New"/>
      <w:sz w:val="20"/>
      <w:szCs w:val="20"/>
    </w:rPr>
  </w:style>
  <w:style w:type="paragraph" w:customStyle="1" w:styleId="l0">
    <w:name w:val="l0"/>
    <w:basedOn w:val="Normal"/>
    <w:rsid w:val="00857D36"/>
    <w:pPr>
      <w:spacing w:before="100" w:beforeAutospacing="1" w:after="100" w:afterAutospacing="1"/>
      <w:ind w:firstLine="0"/>
    </w:pPr>
  </w:style>
  <w:style w:type="character" w:customStyle="1" w:styleId="pln">
    <w:name w:val="pln"/>
    <w:basedOn w:val="DefaultParagraphFont"/>
    <w:rsid w:val="00857D36"/>
  </w:style>
  <w:style w:type="character" w:customStyle="1" w:styleId="pun">
    <w:name w:val="pun"/>
    <w:basedOn w:val="DefaultParagraphFont"/>
    <w:rsid w:val="00857D36"/>
  </w:style>
  <w:style w:type="character" w:customStyle="1" w:styleId="lit">
    <w:name w:val="lit"/>
    <w:basedOn w:val="DefaultParagraphFont"/>
    <w:rsid w:val="00857D36"/>
  </w:style>
  <w:style w:type="character" w:customStyle="1" w:styleId="typ">
    <w:name w:val="typ"/>
    <w:basedOn w:val="DefaultParagraphFont"/>
    <w:rsid w:val="00857D36"/>
  </w:style>
  <w:style w:type="paragraph" w:customStyle="1" w:styleId="EndNoteBibliographyTitle">
    <w:name w:val="EndNote Bibliography Title"/>
    <w:basedOn w:val="Normal"/>
    <w:link w:val="EndNoteBibliographyTitleChar"/>
    <w:rsid w:val="00F4425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4250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F44250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4250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832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18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843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749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30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6276368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664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618631">
              <w:marLeft w:val="0"/>
              <w:marRight w:val="0"/>
              <w:marTop w:val="15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855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3344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8038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223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043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224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005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42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12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63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6098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29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12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42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0668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251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6796625">
          <w:marLeft w:val="0"/>
          <w:marRight w:val="0"/>
          <w:marTop w:val="0"/>
          <w:marBottom w:val="3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24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5753776">
              <w:marLeft w:val="0"/>
              <w:marRight w:val="0"/>
              <w:marTop w:val="15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55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6618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8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4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6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eople.cs.bris.ac.uk/~damen/projects.htm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stackoverflow.com/questions/5414639/python-imaging-library-text-render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A37801-60EB-45B7-8CCE-36B89A2013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18</TotalTime>
  <Pages>4</Pages>
  <Words>942</Words>
  <Characters>5372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1</vt:lpstr>
    </vt:vector>
  </TitlesOfParts>
  <Company>UofW, Electrical Engineering Dept</Company>
  <LinksUpToDate>false</LinksUpToDate>
  <CharactersWithSpaces>6302</CharactersWithSpaces>
  <SharedDoc>false</SharedDoc>
  <HLinks>
    <vt:vector size="348" baseType="variant">
      <vt:variant>
        <vt:i4>3145829</vt:i4>
      </vt:variant>
      <vt:variant>
        <vt:i4>201</vt:i4>
      </vt:variant>
      <vt:variant>
        <vt:i4>0</vt:i4>
      </vt:variant>
      <vt:variant>
        <vt:i4>5</vt:i4>
      </vt:variant>
      <vt:variant>
        <vt:lpwstr>http://eradman.com/posts/tdd-in-c.html</vt:lpwstr>
      </vt:variant>
      <vt:variant>
        <vt:lpwstr/>
      </vt:variant>
      <vt:variant>
        <vt:i4>6160393</vt:i4>
      </vt:variant>
      <vt:variant>
        <vt:i4>198</vt:i4>
      </vt:variant>
      <vt:variant>
        <vt:i4>0</vt:i4>
      </vt:variant>
      <vt:variant>
        <vt:i4>5</vt:i4>
      </vt:variant>
      <vt:variant>
        <vt:lpwstr>http://wiringpi.com/</vt:lpwstr>
      </vt:variant>
      <vt:variant>
        <vt:lpwstr/>
      </vt:variant>
      <vt:variant>
        <vt:i4>3342439</vt:i4>
      </vt:variant>
      <vt:variant>
        <vt:i4>195</vt:i4>
      </vt:variant>
      <vt:variant>
        <vt:i4>0</vt:i4>
      </vt:variant>
      <vt:variant>
        <vt:i4>5</vt:i4>
      </vt:variant>
      <vt:variant>
        <vt:lpwstr>http://www.airspayce.com/mikem/bcm2835/</vt:lpwstr>
      </vt:variant>
      <vt:variant>
        <vt:lpwstr/>
      </vt:variant>
      <vt:variant>
        <vt:i4>720988</vt:i4>
      </vt:variant>
      <vt:variant>
        <vt:i4>192</vt:i4>
      </vt:variant>
      <vt:variant>
        <vt:i4>0</vt:i4>
      </vt:variant>
      <vt:variant>
        <vt:i4>5</vt:i4>
      </vt:variant>
      <vt:variant>
        <vt:lpwstr>http://abyz.me.uk/rpi/pigpio/</vt:lpwstr>
      </vt:variant>
      <vt:variant>
        <vt:lpwstr/>
      </vt:variant>
      <vt:variant>
        <vt:i4>4456471</vt:i4>
      </vt:variant>
      <vt:variant>
        <vt:i4>189</vt:i4>
      </vt:variant>
      <vt:variant>
        <vt:i4>0</vt:i4>
      </vt:variant>
      <vt:variant>
        <vt:i4>5</vt:i4>
      </vt:variant>
      <vt:variant>
        <vt:lpwstr>http://wiringpi.com/pins/</vt:lpwstr>
      </vt:variant>
      <vt:variant>
        <vt:lpwstr/>
      </vt:variant>
      <vt:variant>
        <vt:i4>8060982</vt:i4>
      </vt:variant>
      <vt:variant>
        <vt:i4>186</vt:i4>
      </vt:variant>
      <vt:variant>
        <vt:i4>0</vt:i4>
      </vt:variant>
      <vt:variant>
        <vt:i4>5</vt:i4>
      </vt:variant>
      <vt:variant>
        <vt:lpwstr>https://www.raspberrypi.org/app/uploads/2012/02/BCM2835-ARM-Peripherals.pdf</vt:lpwstr>
      </vt:variant>
      <vt:variant>
        <vt:lpwstr/>
      </vt:variant>
      <vt:variant>
        <vt:i4>7798889</vt:i4>
      </vt:variant>
      <vt:variant>
        <vt:i4>183</vt:i4>
      </vt:variant>
      <vt:variant>
        <vt:i4>0</vt:i4>
      </vt:variant>
      <vt:variant>
        <vt:i4>5</vt:i4>
      </vt:variant>
      <vt:variant>
        <vt:lpwstr>http://www.lartmaker.nl/lartware/port/devmem2.c</vt:lpwstr>
      </vt:variant>
      <vt:variant>
        <vt:lpwstr/>
      </vt:variant>
      <vt:variant>
        <vt:i4>4456522</vt:i4>
      </vt:variant>
      <vt:variant>
        <vt:i4>180</vt:i4>
      </vt:variant>
      <vt:variant>
        <vt:i4>0</vt:i4>
      </vt:variant>
      <vt:variant>
        <vt:i4>5</vt:i4>
      </vt:variant>
      <vt:variant>
        <vt:lpwstr>http://cmder.net/</vt:lpwstr>
      </vt:variant>
      <vt:variant>
        <vt:lpwstr/>
      </vt:variant>
      <vt:variant>
        <vt:i4>3866744</vt:i4>
      </vt:variant>
      <vt:variant>
        <vt:i4>177</vt:i4>
      </vt:variant>
      <vt:variant>
        <vt:i4>0</vt:i4>
      </vt:variant>
      <vt:variant>
        <vt:i4>5</vt:i4>
      </vt:variant>
      <vt:variant>
        <vt:lpwstr>https://gcc.gnu.org/onlinedocs/gcc</vt:lpwstr>
      </vt:variant>
      <vt:variant>
        <vt:lpwstr/>
      </vt:variant>
      <vt:variant>
        <vt:i4>7602285</vt:i4>
      </vt:variant>
      <vt:variant>
        <vt:i4>174</vt:i4>
      </vt:variant>
      <vt:variant>
        <vt:i4>0</vt:i4>
      </vt:variant>
      <vt:variant>
        <vt:i4>5</vt:i4>
      </vt:variant>
      <vt:variant>
        <vt:lpwstr>https://splint.org/</vt:lpwstr>
      </vt:variant>
      <vt:variant>
        <vt:lpwstr/>
      </vt:variant>
      <vt:variant>
        <vt:i4>1310807</vt:i4>
      </vt:variant>
      <vt:variant>
        <vt:i4>171</vt:i4>
      </vt:variant>
      <vt:variant>
        <vt:i4>0</vt:i4>
      </vt:variant>
      <vt:variant>
        <vt:i4>5</vt:i4>
      </vt:variant>
      <vt:variant>
        <vt:lpwstr>https://gimpelsoftware.myshopify.com/</vt:lpwstr>
      </vt:variant>
      <vt:variant>
        <vt:lpwstr/>
      </vt:variant>
      <vt:variant>
        <vt:i4>2752566</vt:i4>
      </vt:variant>
      <vt:variant>
        <vt:i4>168</vt:i4>
      </vt:variant>
      <vt:variant>
        <vt:i4>0</vt:i4>
      </vt:variant>
      <vt:variant>
        <vt:i4>5</vt:i4>
      </vt:variant>
      <vt:variant>
        <vt:lpwstr>http://www.tenshock.com/products/power-battery/4000mah-7-4v-40c-hardcase-car-pack.html</vt:lpwstr>
      </vt:variant>
      <vt:variant>
        <vt:lpwstr/>
      </vt:variant>
      <vt:variant>
        <vt:i4>8323189</vt:i4>
      </vt:variant>
      <vt:variant>
        <vt:i4>165</vt:i4>
      </vt:variant>
      <vt:variant>
        <vt:i4>0</vt:i4>
      </vt:variant>
      <vt:variant>
        <vt:i4>5</vt:i4>
      </vt:variant>
      <vt:variant>
        <vt:lpwstr>https://www.7-zip.org/</vt:lpwstr>
      </vt:variant>
      <vt:variant>
        <vt:lpwstr/>
      </vt:variant>
      <vt:variant>
        <vt:i4>8060987</vt:i4>
      </vt:variant>
      <vt:variant>
        <vt:i4>162</vt:i4>
      </vt:variant>
      <vt:variant>
        <vt:i4>0</vt:i4>
      </vt:variant>
      <vt:variant>
        <vt:i4>5</vt:i4>
      </vt:variant>
      <vt:variant>
        <vt:lpwstr>https://winscp.net/download/WinSCP-5.13.7-Setup.exe</vt:lpwstr>
      </vt:variant>
      <vt:variant>
        <vt:lpwstr/>
      </vt:variant>
      <vt:variant>
        <vt:i4>3145829</vt:i4>
      </vt:variant>
      <vt:variant>
        <vt:i4>159</vt:i4>
      </vt:variant>
      <vt:variant>
        <vt:i4>0</vt:i4>
      </vt:variant>
      <vt:variant>
        <vt:i4>5</vt:i4>
      </vt:variant>
      <vt:variant>
        <vt:lpwstr>http://eradman.com/posts/tdd-in-c.html</vt:lpwstr>
      </vt:variant>
      <vt:variant>
        <vt:lpwstr/>
      </vt:variant>
      <vt:variant>
        <vt:i4>4456522</vt:i4>
      </vt:variant>
      <vt:variant>
        <vt:i4>156</vt:i4>
      </vt:variant>
      <vt:variant>
        <vt:i4>0</vt:i4>
      </vt:variant>
      <vt:variant>
        <vt:i4>5</vt:i4>
      </vt:variant>
      <vt:variant>
        <vt:lpwstr>http://cmder.net/</vt:lpwstr>
      </vt:variant>
      <vt:variant>
        <vt:lpwstr/>
      </vt:variant>
      <vt:variant>
        <vt:i4>6750242</vt:i4>
      </vt:variant>
      <vt:variant>
        <vt:i4>153</vt:i4>
      </vt:variant>
      <vt:variant>
        <vt:i4>0</vt:i4>
      </vt:variant>
      <vt:variant>
        <vt:i4>5</vt:i4>
      </vt:variant>
      <vt:variant>
        <vt:lpwstr>https://raspberrypi.stackexchange.com/questions/2136/how-do-i-measure-the-current-power-consumption</vt:lpwstr>
      </vt:variant>
      <vt:variant>
        <vt:lpwstr/>
      </vt:variant>
      <vt:variant>
        <vt:i4>589899</vt:i4>
      </vt:variant>
      <vt:variant>
        <vt:i4>150</vt:i4>
      </vt:variant>
      <vt:variant>
        <vt:i4>0</vt:i4>
      </vt:variant>
      <vt:variant>
        <vt:i4>5</vt:i4>
      </vt:variant>
      <vt:variant>
        <vt:lpwstr>https://www.techspot.com/article/927-temperature-impact-cpu-performance/</vt:lpwstr>
      </vt:variant>
      <vt:variant>
        <vt:lpwstr/>
      </vt:variant>
      <vt:variant>
        <vt:i4>7733299</vt:i4>
      </vt:variant>
      <vt:variant>
        <vt:i4>147</vt:i4>
      </vt:variant>
      <vt:variant>
        <vt:i4>0</vt:i4>
      </vt:variant>
      <vt:variant>
        <vt:i4>5</vt:i4>
      </vt:variant>
      <vt:variant>
        <vt:lpwstr>https://makezine.com/2016/03/02/raspberry-pi-3-not-halt-catch-fire/</vt:lpwstr>
      </vt:variant>
      <vt:variant>
        <vt:lpwstr/>
      </vt:variant>
      <vt:variant>
        <vt:i4>3145841</vt:i4>
      </vt:variant>
      <vt:variant>
        <vt:i4>144</vt:i4>
      </vt:variant>
      <vt:variant>
        <vt:i4>0</vt:i4>
      </vt:variant>
      <vt:variant>
        <vt:i4>5</vt:i4>
      </vt:variant>
      <vt:variant>
        <vt:lpwstr>https://www.pidramble.com/wiki/benchmarks/power-consumption</vt:lpwstr>
      </vt:variant>
      <vt:variant>
        <vt:lpwstr/>
      </vt:variant>
      <vt:variant>
        <vt:i4>6553714</vt:i4>
      </vt:variant>
      <vt:variant>
        <vt:i4>141</vt:i4>
      </vt:variant>
      <vt:variant>
        <vt:i4>0</vt:i4>
      </vt:variant>
      <vt:variant>
        <vt:i4>5</vt:i4>
      </vt:variant>
      <vt:variant>
        <vt:lpwstr>https://www.cyberciti.biz/faq/linux-find-out-raspberry-pi-gpu-and-arm-cpu-temperature-command/</vt:lpwstr>
      </vt:variant>
      <vt:variant>
        <vt:lpwstr/>
      </vt:variant>
      <vt:variant>
        <vt:i4>5898251</vt:i4>
      </vt:variant>
      <vt:variant>
        <vt:i4>138</vt:i4>
      </vt:variant>
      <vt:variant>
        <vt:i4>0</vt:i4>
      </vt:variant>
      <vt:variant>
        <vt:i4>5</vt:i4>
      </vt:variant>
      <vt:variant>
        <vt:lpwstr>https://www.codingalpha.com/producer-consumer-problem-c-program/</vt:lpwstr>
      </vt:variant>
      <vt:variant>
        <vt:lpwstr/>
      </vt:variant>
      <vt:variant>
        <vt:i4>5373954</vt:i4>
      </vt:variant>
      <vt:variant>
        <vt:i4>135</vt:i4>
      </vt:variant>
      <vt:variant>
        <vt:i4>0</vt:i4>
      </vt:variant>
      <vt:variant>
        <vt:i4>5</vt:i4>
      </vt:variant>
      <vt:variant>
        <vt:lpwstr>https://austingwalters.com/multithreading-producer-consumer-problem/</vt:lpwstr>
      </vt:variant>
      <vt:variant>
        <vt:lpwstr/>
      </vt:variant>
      <vt:variant>
        <vt:i4>2621551</vt:i4>
      </vt:variant>
      <vt:variant>
        <vt:i4>132</vt:i4>
      </vt:variant>
      <vt:variant>
        <vt:i4>0</vt:i4>
      </vt:variant>
      <vt:variant>
        <vt:i4>5</vt:i4>
      </vt:variant>
      <vt:variant>
        <vt:lpwstr>http://www.frank-durr.de/?p=203</vt:lpwstr>
      </vt:variant>
      <vt:variant>
        <vt:lpwstr/>
      </vt:variant>
      <vt:variant>
        <vt:i4>3014716</vt:i4>
      </vt:variant>
      <vt:variant>
        <vt:i4>129</vt:i4>
      </vt:variant>
      <vt:variant>
        <vt:i4>0</vt:i4>
      </vt:variant>
      <vt:variant>
        <vt:i4>5</vt:i4>
      </vt:variant>
      <vt:variant>
        <vt:lpwstr>https://www.raspberrypi.org/forums/viewtopic.php?p=792777</vt:lpwstr>
      </vt:variant>
      <vt:variant>
        <vt:lpwstr>p792898</vt:lpwstr>
      </vt:variant>
      <vt:variant>
        <vt:i4>7471163</vt:i4>
      </vt:variant>
      <vt:variant>
        <vt:i4>126</vt:i4>
      </vt:variant>
      <vt:variant>
        <vt:i4>0</vt:i4>
      </vt:variant>
      <vt:variant>
        <vt:i4>5</vt:i4>
      </vt:variant>
      <vt:variant>
        <vt:lpwstr>https://raspberrypi.stackexchange.com/questions/325/is-the-raspberry-pi-suitable-for-running-continuously-24-7</vt:lpwstr>
      </vt:variant>
      <vt:variant>
        <vt:lpwstr/>
      </vt:variant>
      <vt:variant>
        <vt:i4>1310837</vt:i4>
      </vt:variant>
      <vt:variant>
        <vt:i4>123</vt:i4>
      </vt:variant>
      <vt:variant>
        <vt:i4>0</vt:i4>
      </vt:variant>
      <vt:variant>
        <vt:i4>5</vt:i4>
      </vt:variant>
      <vt:variant>
        <vt:lpwstr>https://elinux.org/RPiconfig</vt:lpwstr>
      </vt:variant>
      <vt:variant>
        <vt:lpwstr>Overclocking_options</vt:lpwstr>
      </vt:variant>
      <vt:variant>
        <vt:i4>3014755</vt:i4>
      </vt:variant>
      <vt:variant>
        <vt:i4>120</vt:i4>
      </vt:variant>
      <vt:variant>
        <vt:i4>0</vt:i4>
      </vt:variant>
      <vt:variant>
        <vt:i4>5</vt:i4>
      </vt:variant>
      <vt:variant>
        <vt:lpwstr>https://www.sferalabs.cc/strato-pi/</vt:lpwstr>
      </vt:variant>
      <vt:variant>
        <vt:lpwstr/>
      </vt:variant>
      <vt:variant>
        <vt:i4>524371</vt:i4>
      </vt:variant>
      <vt:variant>
        <vt:i4>117</vt:i4>
      </vt:variant>
      <vt:variant>
        <vt:i4>0</vt:i4>
      </vt:variant>
      <vt:variant>
        <vt:i4>5</vt:i4>
      </vt:variant>
      <vt:variant>
        <vt:lpwstr>https://askubuntu.com/questions/744545/how-to-determine-boot-time</vt:lpwstr>
      </vt:variant>
      <vt:variant>
        <vt:lpwstr/>
      </vt:variant>
      <vt:variant>
        <vt:i4>4456531</vt:i4>
      </vt:variant>
      <vt:variant>
        <vt:i4>114</vt:i4>
      </vt:variant>
      <vt:variant>
        <vt:i4>0</vt:i4>
      </vt:variant>
      <vt:variant>
        <vt:i4>5</vt:i4>
      </vt:variant>
      <vt:variant>
        <vt:lpwstr>https://www.jeffgeerling.com/blog/2018/raspberry-pi-microsd-card-performance-comparison-2018</vt:lpwstr>
      </vt:variant>
      <vt:variant>
        <vt:lpwstr/>
      </vt:variant>
      <vt:variant>
        <vt:i4>2424895</vt:i4>
      </vt:variant>
      <vt:variant>
        <vt:i4>111</vt:i4>
      </vt:variant>
      <vt:variant>
        <vt:i4>0</vt:i4>
      </vt:variant>
      <vt:variant>
        <vt:i4>5</vt:i4>
      </vt:variant>
      <vt:variant>
        <vt:lpwstr>https://github.com/gkaindl/linux-gpio-irq-latency-test</vt:lpwstr>
      </vt:variant>
      <vt:variant>
        <vt:lpwstr/>
      </vt:variant>
      <vt:variant>
        <vt:i4>1769553</vt:i4>
      </vt:variant>
      <vt:variant>
        <vt:i4>108</vt:i4>
      </vt:variant>
      <vt:variant>
        <vt:i4>0</vt:i4>
      </vt:variant>
      <vt:variant>
        <vt:i4>5</vt:i4>
      </vt:variant>
      <vt:variant>
        <vt:lpwstr>http://www.raspberry-pi-geek.com/Archive/2013/01/Adding-an-On-Off-switch-to-your-Raspberry-Pi</vt:lpwstr>
      </vt:variant>
      <vt:variant>
        <vt:lpwstr/>
      </vt:variant>
      <vt:variant>
        <vt:i4>7012448</vt:i4>
      </vt:variant>
      <vt:variant>
        <vt:i4>105</vt:i4>
      </vt:variant>
      <vt:variant>
        <vt:i4>0</vt:i4>
      </vt:variant>
      <vt:variant>
        <vt:i4>5</vt:i4>
      </vt:variant>
      <vt:variant>
        <vt:lpwstr>https://github.com/tsuna/contextswitch</vt:lpwstr>
      </vt:variant>
      <vt:variant>
        <vt:lpwstr/>
      </vt:variant>
      <vt:variant>
        <vt:i4>2490492</vt:i4>
      </vt:variant>
      <vt:variant>
        <vt:i4>102</vt:i4>
      </vt:variant>
      <vt:variant>
        <vt:i4>0</vt:i4>
      </vt:variant>
      <vt:variant>
        <vt:i4>5</vt:i4>
      </vt:variant>
      <vt:variant>
        <vt:lpwstr>https://www.cs.virginia.edu/stream/</vt:lpwstr>
      </vt:variant>
      <vt:variant>
        <vt:lpwstr/>
      </vt:variant>
      <vt:variant>
        <vt:i4>2097263</vt:i4>
      </vt:variant>
      <vt:variant>
        <vt:i4>99</vt:i4>
      </vt:variant>
      <vt:variant>
        <vt:i4>0</vt:i4>
      </vt:variant>
      <vt:variant>
        <vt:i4>5</vt:i4>
      </vt:variant>
      <vt:variant>
        <vt:lpwstr>https://github.com/cruvolo/ramspeed-smp</vt:lpwstr>
      </vt:variant>
      <vt:variant>
        <vt:lpwstr/>
      </vt:variant>
      <vt:variant>
        <vt:i4>2949241</vt:i4>
      </vt:variant>
      <vt:variant>
        <vt:i4>96</vt:i4>
      </vt:variant>
      <vt:variant>
        <vt:i4>0</vt:i4>
      </vt:variant>
      <vt:variant>
        <vt:i4>5</vt:i4>
      </vt:variant>
      <vt:variant>
        <vt:lpwstr>https://petewarden.com/2014/08/07/how-to-optimize-raspberry-pi-code-using-its-gpu/</vt:lpwstr>
      </vt:variant>
      <vt:variant>
        <vt:lpwstr/>
      </vt:variant>
      <vt:variant>
        <vt:i4>2293838</vt:i4>
      </vt:variant>
      <vt:variant>
        <vt:i4>93</vt:i4>
      </vt:variant>
      <vt:variant>
        <vt:i4>0</vt:i4>
      </vt:variant>
      <vt:variant>
        <vt:i4>5</vt:i4>
      </vt:variant>
      <vt:variant>
        <vt:lpwstr>https://www.raspberrypi.org/documentation/installation/sdxc_formatting.md</vt:lpwstr>
      </vt:variant>
      <vt:variant>
        <vt:lpwstr/>
      </vt:variant>
      <vt:variant>
        <vt:i4>5308432</vt:i4>
      </vt:variant>
      <vt:variant>
        <vt:i4>90</vt:i4>
      </vt:variant>
      <vt:variant>
        <vt:i4>0</vt:i4>
      </vt:variant>
      <vt:variant>
        <vt:i4>5</vt:i4>
      </vt:variant>
      <vt:variant>
        <vt:lpwstr>https://elinux.org/RPi_SD_cards</vt:lpwstr>
      </vt:variant>
      <vt:variant>
        <vt:lpwstr/>
      </vt:variant>
      <vt:variant>
        <vt:i4>2752620</vt:i4>
      </vt:variant>
      <vt:variant>
        <vt:i4>87</vt:i4>
      </vt:variant>
      <vt:variant>
        <vt:i4>0</vt:i4>
      </vt:variant>
      <vt:variant>
        <vt:i4>5</vt:i4>
      </vt:variant>
      <vt:variant>
        <vt:lpwstr>http://abyz.me.uk/rpi/pigpio/pigs.html</vt:lpwstr>
      </vt:variant>
      <vt:variant>
        <vt:lpwstr/>
      </vt:variant>
      <vt:variant>
        <vt:i4>720949</vt:i4>
      </vt:variant>
      <vt:variant>
        <vt:i4>84</vt:i4>
      </vt:variant>
      <vt:variant>
        <vt:i4>0</vt:i4>
      </vt:variant>
      <vt:variant>
        <vt:i4>5</vt:i4>
      </vt:variant>
      <vt:variant>
        <vt:lpwstr>http://abyz.me.uk/rpi/pigpio/code/playback_py.zip</vt:lpwstr>
      </vt:variant>
      <vt:variant>
        <vt:lpwstr/>
      </vt:variant>
      <vt:variant>
        <vt:i4>458835</vt:i4>
      </vt:variant>
      <vt:variant>
        <vt:i4>81</vt:i4>
      </vt:variant>
      <vt:variant>
        <vt:i4>0</vt:i4>
      </vt:variant>
      <vt:variant>
        <vt:i4>5</vt:i4>
      </vt:variant>
      <vt:variant>
        <vt:lpwstr>http://abyz.me.uk/rpi/pigpio/piscope.html</vt:lpwstr>
      </vt:variant>
      <vt:variant>
        <vt:lpwstr/>
      </vt:variant>
      <vt:variant>
        <vt:i4>3342378</vt:i4>
      </vt:variant>
      <vt:variant>
        <vt:i4>78</vt:i4>
      </vt:variant>
      <vt:variant>
        <vt:i4>0</vt:i4>
      </vt:variant>
      <vt:variant>
        <vt:i4>5</vt:i4>
      </vt:variant>
      <vt:variant>
        <vt:lpwstr>http://abyz.me.uk/rpi/pigpio/examples.html</vt:lpwstr>
      </vt:variant>
      <vt:variant>
        <vt:lpwstr>C%20code</vt:lpwstr>
      </vt:variant>
      <vt:variant>
        <vt:i4>2162697</vt:i4>
      </vt:variant>
      <vt:variant>
        <vt:i4>75</vt:i4>
      </vt:variant>
      <vt:variant>
        <vt:i4>0</vt:i4>
      </vt:variant>
      <vt:variant>
        <vt:i4>5</vt:i4>
      </vt:variant>
      <vt:variant>
        <vt:lpwstr>https://github.com/somu1795/fm_transmitter</vt:lpwstr>
      </vt:variant>
      <vt:variant>
        <vt:lpwstr/>
      </vt:variant>
      <vt:variant>
        <vt:i4>4915217</vt:i4>
      </vt:variant>
      <vt:variant>
        <vt:i4>72</vt:i4>
      </vt:variant>
      <vt:variant>
        <vt:i4>0</vt:i4>
      </vt:variant>
      <vt:variant>
        <vt:i4>5</vt:i4>
      </vt:variant>
      <vt:variant>
        <vt:lpwstr>https://www.raspberrypi.org/documentation/hardware/raspberrypi/bootmodes/bootflow.md</vt:lpwstr>
      </vt:variant>
      <vt:variant>
        <vt:lpwstr/>
      </vt:variant>
      <vt:variant>
        <vt:i4>2490470</vt:i4>
      </vt:variant>
      <vt:variant>
        <vt:i4>69</vt:i4>
      </vt:variant>
      <vt:variant>
        <vt:i4>0</vt:i4>
      </vt:variant>
      <vt:variant>
        <vt:i4>5</vt:i4>
      </vt:variant>
      <vt:variant>
        <vt:lpwstr>https://www.raspberrypi.org/magpi/raspberry-pi-3-specs-benchmarks/</vt:lpwstr>
      </vt:variant>
      <vt:variant>
        <vt:lpwstr/>
      </vt:variant>
      <vt:variant>
        <vt:i4>2490470</vt:i4>
      </vt:variant>
      <vt:variant>
        <vt:i4>66</vt:i4>
      </vt:variant>
      <vt:variant>
        <vt:i4>0</vt:i4>
      </vt:variant>
      <vt:variant>
        <vt:i4>5</vt:i4>
      </vt:variant>
      <vt:variant>
        <vt:lpwstr>https://www.raspberrypi.org/magpi/raspberry-pi-3-specs-benchmarks/</vt:lpwstr>
      </vt:variant>
      <vt:variant>
        <vt:lpwstr/>
      </vt:variant>
      <vt:variant>
        <vt:i4>6291582</vt:i4>
      </vt:variant>
      <vt:variant>
        <vt:i4>63</vt:i4>
      </vt:variant>
      <vt:variant>
        <vt:i4>0</vt:i4>
      </vt:variant>
      <vt:variant>
        <vt:i4>5</vt:i4>
      </vt:variant>
      <vt:variant>
        <vt:lpwstr>http://codeandlife.com/2012/07/03/benchmarking-raspberry-pi-gpio-speed/</vt:lpwstr>
      </vt:variant>
      <vt:variant>
        <vt:lpwstr/>
      </vt:variant>
      <vt:variant>
        <vt:i4>4259860</vt:i4>
      </vt:variant>
      <vt:variant>
        <vt:i4>54</vt:i4>
      </vt:variant>
      <vt:variant>
        <vt:i4>0</vt:i4>
      </vt:variant>
      <vt:variant>
        <vt:i4>5</vt:i4>
      </vt:variant>
      <vt:variant>
        <vt:lpwstr>http://exploringrpi.com/</vt:lpwstr>
      </vt:variant>
      <vt:variant>
        <vt:lpwstr/>
      </vt:variant>
      <vt:variant>
        <vt:i4>720988</vt:i4>
      </vt:variant>
      <vt:variant>
        <vt:i4>51</vt:i4>
      </vt:variant>
      <vt:variant>
        <vt:i4>0</vt:i4>
      </vt:variant>
      <vt:variant>
        <vt:i4>5</vt:i4>
      </vt:variant>
      <vt:variant>
        <vt:lpwstr>http://abyz.me.uk/rpi/pigpio/</vt:lpwstr>
      </vt:variant>
      <vt:variant>
        <vt:lpwstr/>
      </vt:variant>
      <vt:variant>
        <vt:i4>6160393</vt:i4>
      </vt:variant>
      <vt:variant>
        <vt:i4>48</vt:i4>
      </vt:variant>
      <vt:variant>
        <vt:i4>0</vt:i4>
      </vt:variant>
      <vt:variant>
        <vt:i4>5</vt:i4>
      </vt:variant>
      <vt:variant>
        <vt:lpwstr>http://wiringpi.com/</vt:lpwstr>
      </vt:variant>
      <vt:variant>
        <vt:lpwstr/>
      </vt:variant>
      <vt:variant>
        <vt:i4>3342439</vt:i4>
      </vt:variant>
      <vt:variant>
        <vt:i4>45</vt:i4>
      </vt:variant>
      <vt:variant>
        <vt:i4>0</vt:i4>
      </vt:variant>
      <vt:variant>
        <vt:i4>5</vt:i4>
      </vt:variant>
      <vt:variant>
        <vt:lpwstr>http://www.airspayce.com/mikem/bcm2835/</vt:lpwstr>
      </vt:variant>
      <vt:variant>
        <vt:lpwstr/>
      </vt:variant>
      <vt:variant>
        <vt:i4>1507378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536427307</vt:lpwstr>
      </vt:variant>
      <vt:variant>
        <vt:i4>1507378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536427306</vt:lpwstr>
      </vt:variant>
      <vt:variant>
        <vt:i4>1507378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536427305</vt:lpwstr>
      </vt:variant>
      <vt:variant>
        <vt:i4>1507378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536427304</vt:lpwstr>
      </vt:variant>
      <vt:variant>
        <vt:i4>150737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536427303</vt:lpwstr>
      </vt:variant>
      <vt:variant>
        <vt:i4>150737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536427302</vt:lpwstr>
      </vt:variant>
      <vt:variant>
        <vt:i4>150737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536427301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subject/>
  <dc:creator>Alexander Mamishev</dc:creator>
  <cp:keywords/>
  <cp:lastModifiedBy>Diman Todorov</cp:lastModifiedBy>
  <cp:revision>1130</cp:revision>
  <cp:lastPrinted>2010-02-05T15:35:00Z</cp:lastPrinted>
  <dcterms:created xsi:type="dcterms:W3CDTF">2012-02-26T18:58:00Z</dcterms:created>
  <dcterms:modified xsi:type="dcterms:W3CDTF">2020-12-15T03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1500657401</vt:i4>
  </property>
  <property fmtid="{D5CDD505-2E9C-101B-9397-08002B2CF9AE}" pid="3" name="_EmailSubject">
    <vt:lpwstr>Ion Fan</vt:lpwstr>
  </property>
  <property fmtid="{D5CDD505-2E9C-101B-9397-08002B2CF9AE}" pid="4" name="_AuthorEmail">
    <vt:lpwstr>ik@kronosair.com</vt:lpwstr>
  </property>
  <property fmtid="{D5CDD505-2E9C-101B-9397-08002B2CF9AE}" pid="5" name="_AuthorEmailDisplayName">
    <vt:lpwstr>Igor Krichtafovitch</vt:lpwstr>
  </property>
  <property fmtid="{D5CDD505-2E9C-101B-9397-08002B2CF9AE}" pid="6" name="_ReviewingToolsShownOnce">
    <vt:lpwstr/>
  </property>
</Properties>
</file>